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7FD568" w14:textId="76B26B64" w:rsidR="00C32604" w:rsidRPr="00CB2604" w:rsidRDefault="00C32604" w:rsidP="00CB2604">
      <w:pPr>
        <w:spacing w:before="240"/>
        <w:jc w:val="center"/>
        <w:rPr>
          <w:b/>
          <w:bCs/>
          <w:sz w:val="32"/>
          <w:szCs w:val="32"/>
        </w:rPr>
      </w:pPr>
      <w:bookmarkStart w:id="0" w:name="_Hlk56191762"/>
      <w:bookmarkEnd w:id="0"/>
      <w:r w:rsidRPr="00CB2604">
        <w:rPr>
          <w:b/>
          <w:bCs/>
          <w:sz w:val="32"/>
          <w:szCs w:val="32"/>
        </w:rPr>
        <w:t xml:space="preserve">Development of a Data Warehouse for </w:t>
      </w:r>
      <w:r w:rsidR="00CB2604" w:rsidRPr="00CB2604">
        <w:rPr>
          <w:b/>
          <w:bCs/>
          <w:sz w:val="32"/>
          <w:szCs w:val="32"/>
        </w:rPr>
        <w:t>Coronavirus (COVID- 19)</w:t>
      </w:r>
      <w:r w:rsidRPr="00CB2604">
        <w:rPr>
          <w:b/>
          <w:bCs/>
          <w:sz w:val="32"/>
          <w:szCs w:val="32"/>
        </w:rPr>
        <w:t xml:space="preserve"> </w:t>
      </w:r>
      <w:r w:rsidR="00CB2604" w:rsidRPr="00CB2604">
        <w:rPr>
          <w:b/>
          <w:bCs/>
          <w:sz w:val="32"/>
          <w:szCs w:val="32"/>
        </w:rPr>
        <w:t>Diseases</w:t>
      </w:r>
    </w:p>
    <w:p w14:paraId="4094F1FD" w14:textId="2989821A" w:rsidR="009545A4" w:rsidRDefault="00CB2604" w:rsidP="009545A4">
      <w:pPr>
        <w:spacing w:before="240"/>
        <w:jc w:val="center"/>
      </w:pPr>
      <w:r w:rsidRPr="00CB2604">
        <w:t>Aysha Siddiqa</w:t>
      </w:r>
      <w:r w:rsidR="005B33A6" w:rsidRPr="00CB2604">
        <w:rPr>
          <w:vertAlign w:val="superscript"/>
        </w:rPr>
        <w:t xml:space="preserve">1 </w:t>
      </w:r>
      <w:r w:rsidR="005B33A6">
        <w:t>and</w:t>
      </w:r>
      <w:r w:rsidR="009545A4">
        <w:t xml:space="preserve"> Siddhaling Urolagin</w:t>
      </w:r>
      <w:r w:rsidR="009545A4">
        <w:rPr>
          <w:vertAlign w:val="superscript"/>
        </w:rPr>
        <w:t>2</w:t>
      </w:r>
    </w:p>
    <w:p w14:paraId="2D144AD5" w14:textId="3B3B6828" w:rsidR="009545A4" w:rsidRDefault="009545A4" w:rsidP="009545A4">
      <w:pPr>
        <w:spacing w:after="0"/>
        <w:jc w:val="center"/>
      </w:pPr>
      <w:r w:rsidRPr="00CB2604">
        <w:rPr>
          <w:vertAlign w:val="superscript"/>
        </w:rPr>
        <w:t>1</w:t>
      </w:r>
      <w:r>
        <w:rPr>
          <w:vertAlign w:val="superscript"/>
        </w:rPr>
        <w:t>,2</w:t>
      </w:r>
      <w:r w:rsidRPr="00CB2604">
        <w:rPr>
          <w:vertAlign w:val="superscript"/>
        </w:rPr>
        <w:t xml:space="preserve"> </w:t>
      </w:r>
      <w:r>
        <w:t>Department of Computer Science,</w:t>
      </w:r>
    </w:p>
    <w:p w14:paraId="7E8791A3" w14:textId="6EEAA7FC" w:rsidR="009545A4" w:rsidRDefault="009545A4" w:rsidP="009545A4">
      <w:pPr>
        <w:spacing w:after="0"/>
        <w:jc w:val="center"/>
      </w:pPr>
      <w:r>
        <w:rPr>
          <w:vertAlign w:val="superscript"/>
        </w:rPr>
        <w:t>2</w:t>
      </w:r>
      <w:r>
        <w:t>APP Centre for AI Research (APPCAIR),</w:t>
      </w:r>
    </w:p>
    <w:p w14:paraId="31EB0643" w14:textId="77777777" w:rsidR="009545A4" w:rsidRDefault="009545A4" w:rsidP="009545A4">
      <w:pPr>
        <w:spacing w:after="0"/>
        <w:jc w:val="center"/>
      </w:pPr>
      <w:r>
        <w:t>Birla Institute of Technology and Science, Pilani,</w:t>
      </w:r>
    </w:p>
    <w:p w14:paraId="205C0F7C" w14:textId="77777777" w:rsidR="009545A4" w:rsidRDefault="009545A4" w:rsidP="009545A4">
      <w:pPr>
        <w:spacing w:after="0"/>
        <w:jc w:val="center"/>
      </w:pPr>
      <w:r>
        <w:t>Dubai International Academic City,</w:t>
      </w:r>
    </w:p>
    <w:p w14:paraId="2BF5E4EE" w14:textId="77777777" w:rsidR="009545A4" w:rsidRDefault="009545A4" w:rsidP="009545A4">
      <w:pPr>
        <w:spacing w:after="0"/>
        <w:jc w:val="center"/>
      </w:pPr>
      <w:r>
        <w:t>Dubai, United Arab Emirates.</w:t>
      </w:r>
    </w:p>
    <w:p w14:paraId="108D055F" w14:textId="135C3F34" w:rsidR="00621C06" w:rsidRPr="001B4918" w:rsidRDefault="001B4918" w:rsidP="009545A4">
      <w:pPr>
        <w:spacing w:before="240"/>
        <w:jc w:val="both"/>
        <w:rPr>
          <w:b/>
          <w:bCs/>
          <w:i/>
          <w:iCs/>
          <w:sz w:val="24"/>
          <w:szCs w:val="24"/>
        </w:rPr>
      </w:pPr>
      <w:r w:rsidRPr="001B4918">
        <w:rPr>
          <w:b/>
          <w:bCs/>
          <w:i/>
          <w:iCs/>
          <w:sz w:val="24"/>
          <w:szCs w:val="24"/>
        </w:rPr>
        <w:t>ABSTRACT</w:t>
      </w:r>
    </w:p>
    <w:p w14:paraId="3987F4F6" w14:textId="4D70C45D" w:rsidR="00AB3400" w:rsidRPr="00AB3400" w:rsidRDefault="00B95A1C" w:rsidP="00AB3400">
      <w:pPr>
        <w:jc w:val="both"/>
        <w:rPr>
          <w:i/>
          <w:iCs/>
          <w:sz w:val="20"/>
          <w:szCs w:val="20"/>
        </w:rPr>
      </w:pPr>
      <w:r w:rsidRPr="001B4918">
        <w:rPr>
          <w:i/>
          <w:iCs/>
          <w:sz w:val="20"/>
          <w:szCs w:val="20"/>
        </w:rPr>
        <w:t xml:space="preserve">The companies use </w:t>
      </w:r>
      <w:r w:rsidR="00621C06" w:rsidRPr="001B4918">
        <w:rPr>
          <w:i/>
          <w:iCs/>
          <w:sz w:val="20"/>
          <w:szCs w:val="20"/>
        </w:rPr>
        <w:t>the most reliable technology</w:t>
      </w:r>
      <w:r w:rsidR="00B13D18" w:rsidRPr="001B4918">
        <w:rPr>
          <w:i/>
          <w:iCs/>
          <w:sz w:val="20"/>
          <w:szCs w:val="20"/>
        </w:rPr>
        <w:t xml:space="preserve"> </w:t>
      </w:r>
      <w:r w:rsidR="00C26FFE" w:rsidRPr="001B4918">
        <w:rPr>
          <w:i/>
          <w:iCs/>
          <w:sz w:val="20"/>
          <w:szCs w:val="20"/>
        </w:rPr>
        <w:t xml:space="preserve">Data warehouse </w:t>
      </w:r>
      <w:r w:rsidR="00621C06" w:rsidRPr="001B4918">
        <w:rPr>
          <w:i/>
          <w:iCs/>
          <w:sz w:val="20"/>
          <w:szCs w:val="20"/>
        </w:rPr>
        <w:t xml:space="preserve">for planning, forecasting and management. </w:t>
      </w:r>
      <w:r w:rsidR="00743FC9" w:rsidRPr="001B4918">
        <w:rPr>
          <w:i/>
          <w:iCs/>
          <w:sz w:val="20"/>
          <w:szCs w:val="20"/>
        </w:rPr>
        <w:t xml:space="preserve">The healthcare is one of the sectors that deals with huge data and many organizations find it difficult to efficiently and effectively utilize this health data. </w:t>
      </w:r>
      <w:r w:rsidR="00621C06" w:rsidRPr="001B4918">
        <w:rPr>
          <w:i/>
          <w:iCs/>
          <w:sz w:val="20"/>
          <w:szCs w:val="20"/>
        </w:rPr>
        <w:t xml:space="preserve"> </w:t>
      </w:r>
      <w:r w:rsidR="00EA546A">
        <w:rPr>
          <w:i/>
          <w:iCs/>
          <w:sz w:val="20"/>
          <w:szCs w:val="20"/>
        </w:rPr>
        <w:t>One of the best techniques of data warehouse is to integrate data of different formats from different source of data</w:t>
      </w:r>
      <w:r w:rsidR="00EA546A">
        <w:t>.</w:t>
      </w:r>
      <w:r w:rsidR="00621C06" w:rsidRPr="001B4918">
        <w:rPr>
          <w:i/>
          <w:iCs/>
          <w:sz w:val="20"/>
          <w:szCs w:val="20"/>
        </w:rPr>
        <w:t xml:space="preserve"> This </w:t>
      </w:r>
      <w:r w:rsidR="00743FC9" w:rsidRPr="001B4918">
        <w:rPr>
          <w:i/>
          <w:iCs/>
          <w:sz w:val="20"/>
          <w:szCs w:val="20"/>
        </w:rPr>
        <w:t xml:space="preserve">research </w:t>
      </w:r>
      <w:r w:rsidR="00621C06" w:rsidRPr="001B4918">
        <w:rPr>
          <w:i/>
          <w:iCs/>
          <w:sz w:val="20"/>
          <w:szCs w:val="20"/>
        </w:rPr>
        <w:t xml:space="preserve">paper presents a case study </w:t>
      </w:r>
      <w:r w:rsidR="00C32AEF" w:rsidRPr="001B4918">
        <w:rPr>
          <w:i/>
          <w:iCs/>
          <w:sz w:val="20"/>
          <w:szCs w:val="20"/>
        </w:rPr>
        <w:t xml:space="preserve">depicting how </w:t>
      </w:r>
      <w:r w:rsidR="00621C06" w:rsidRPr="001B4918">
        <w:rPr>
          <w:i/>
          <w:iCs/>
          <w:sz w:val="20"/>
          <w:szCs w:val="20"/>
        </w:rPr>
        <w:t xml:space="preserve">the architecture </w:t>
      </w:r>
      <w:r w:rsidR="00C32AEF" w:rsidRPr="001B4918">
        <w:rPr>
          <w:i/>
          <w:iCs/>
          <w:sz w:val="20"/>
          <w:szCs w:val="20"/>
        </w:rPr>
        <w:t xml:space="preserve">of </w:t>
      </w:r>
      <w:r w:rsidR="00621C06" w:rsidRPr="001B4918">
        <w:rPr>
          <w:i/>
          <w:iCs/>
          <w:sz w:val="20"/>
          <w:szCs w:val="20"/>
        </w:rPr>
        <w:t xml:space="preserve">data warehouse </w:t>
      </w:r>
      <w:r w:rsidR="00C32AEF" w:rsidRPr="001B4918">
        <w:rPr>
          <w:i/>
          <w:iCs/>
          <w:sz w:val="20"/>
          <w:szCs w:val="20"/>
        </w:rPr>
        <w:t xml:space="preserve">can be ideal for health care industry </w:t>
      </w:r>
      <w:r w:rsidR="00621C06" w:rsidRPr="001B4918">
        <w:rPr>
          <w:i/>
          <w:iCs/>
          <w:sz w:val="20"/>
          <w:szCs w:val="20"/>
        </w:rPr>
        <w:t>specific for COVID- 19.</w:t>
      </w:r>
      <w:r w:rsidR="00026980" w:rsidRPr="001B4918">
        <w:rPr>
          <w:i/>
          <w:iCs/>
          <w:sz w:val="20"/>
          <w:szCs w:val="20"/>
        </w:rPr>
        <w:t xml:space="preserve"> Which </w:t>
      </w:r>
      <w:r w:rsidR="00621C06" w:rsidRPr="001B4918">
        <w:rPr>
          <w:i/>
          <w:iCs/>
          <w:sz w:val="20"/>
          <w:szCs w:val="20"/>
        </w:rPr>
        <w:t xml:space="preserve">could be used by the </w:t>
      </w:r>
      <w:r w:rsidR="00026980" w:rsidRPr="001B4918">
        <w:rPr>
          <w:i/>
          <w:iCs/>
          <w:sz w:val="20"/>
          <w:szCs w:val="20"/>
        </w:rPr>
        <w:t>members of the health care such as</w:t>
      </w:r>
      <w:r w:rsidR="00A45F87">
        <w:rPr>
          <w:i/>
          <w:iCs/>
          <w:sz w:val="20"/>
          <w:szCs w:val="20"/>
        </w:rPr>
        <w:t xml:space="preserve"> </w:t>
      </w:r>
      <w:r w:rsidR="00A45F87" w:rsidRPr="001B4918">
        <w:rPr>
          <w:i/>
          <w:iCs/>
          <w:sz w:val="20"/>
          <w:szCs w:val="20"/>
        </w:rPr>
        <w:t>administrator</w:t>
      </w:r>
      <w:r w:rsidR="00A45F87">
        <w:rPr>
          <w:i/>
          <w:iCs/>
          <w:sz w:val="20"/>
          <w:szCs w:val="20"/>
        </w:rPr>
        <w:t xml:space="preserve"> of </w:t>
      </w:r>
      <w:r w:rsidR="00A45F87" w:rsidRPr="001B4918">
        <w:rPr>
          <w:i/>
          <w:iCs/>
          <w:sz w:val="20"/>
          <w:szCs w:val="20"/>
        </w:rPr>
        <w:t>database</w:t>
      </w:r>
      <w:r w:rsidR="00621C06" w:rsidRPr="001B4918">
        <w:rPr>
          <w:i/>
          <w:iCs/>
          <w:sz w:val="20"/>
          <w:szCs w:val="20"/>
        </w:rPr>
        <w:t xml:space="preserve"> or executive manager,</w:t>
      </w:r>
      <w:r w:rsidR="00672ADF">
        <w:rPr>
          <w:i/>
          <w:iCs/>
          <w:sz w:val="20"/>
          <w:szCs w:val="20"/>
        </w:rPr>
        <w:t xml:space="preserve"> </w:t>
      </w:r>
      <w:r w:rsidR="00983BEC">
        <w:rPr>
          <w:i/>
          <w:iCs/>
          <w:sz w:val="20"/>
          <w:szCs w:val="20"/>
        </w:rPr>
        <w:t xml:space="preserve">physicians, </w:t>
      </w:r>
      <w:r w:rsidR="00621C06" w:rsidRPr="001B4918">
        <w:rPr>
          <w:i/>
          <w:iCs/>
          <w:sz w:val="20"/>
          <w:szCs w:val="20"/>
        </w:rPr>
        <w:t>nurses,</w:t>
      </w:r>
      <w:r w:rsidR="00A45F87">
        <w:rPr>
          <w:i/>
          <w:iCs/>
          <w:sz w:val="20"/>
          <w:szCs w:val="20"/>
        </w:rPr>
        <w:t xml:space="preserve"> </w:t>
      </w:r>
      <w:r w:rsidR="00A45F87" w:rsidRPr="001B4918">
        <w:rPr>
          <w:i/>
          <w:iCs/>
          <w:sz w:val="20"/>
          <w:szCs w:val="20"/>
        </w:rPr>
        <w:t xml:space="preserve">doctors, </w:t>
      </w:r>
      <w:r w:rsidR="00621C06" w:rsidRPr="001B4918">
        <w:rPr>
          <w:i/>
          <w:iCs/>
          <w:sz w:val="20"/>
          <w:szCs w:val="20"/>
        </w:rPr>
        <w:t xml:space="preserve">other </w:t>
      </w:r>
      <w:r w:rsidR="00EA546A">
        <w:rPr>
          <w:i/>
          <w:iCs/>
          <w:sz w:val="20"/>
          <w:szCs w:val="20"/>
        </w:rPr>
        <w:t>healthcare professionals</w:t>
      </w:r>
      <w:r w:rsidR="00621C06" w:rsidRPr="001B4918">
        <w:rPr>
          <w:i/>
          <w:iCs/>
          <w:sz w:val="20"/>
          <w:szCs w:val="20"/>
        </w:rPr>
        <w:t xml:space="preserve">. </w:t>
      </w:r>
      <w:r w:rsidR="00026980" w:rsidRPr="001B4918">
        <w:rPr>
          <w:i/>
          <w:iCs/>
          <w:sz w:val="20"/>
          <w:szCs w:val="20"/>
        </w:rPr>
        <w:t>The entire</w:t>
      </w:r>
      <w:r w:rsidR="00621C06" w:rsidRPr="001B4918">
        <w:rPr>
          <w:i/>
          <w:iCs/>
          <w:sz w:val="20"/>
          <w:szCs w:val="20"/>
        </w:rPr>
        <w:t xml:space="preserve"> information</w:t>
      </w:r>
      <w:r w:rsidR="00026980" w:rsidRPr="001B4918">
        <w:rPr>
          <w:i/>
          <w:iCs/>
          <w:sz w:val="20"/>
          <w:szCs w:val="20"/>
        </w:rPr>
        <w:t xml:space="preserve"> including their medical test reports</w:t>
      </w:r>
      <w:r w:rsidR="00621C06" w:rsidRPr="001B4918">
        <w:rPr>
          <w:i/>
          <w:iCs/>
          <w:sz w:val="20"/>
          <w:szCs w:val="20"/>
        </w:rPr>
        <w:t xml:space="preserve"> </w:t>
      </w:r>
      <w:r w:rsidR="00026980" w:rsidRPr="001B4918">
        <w:rPr>
          <w:i/>
          <w:iCs/>
          <w:sz w:val="20"/>
          <w:szCs w:val="20"/>
        </w:rPr>
        <w:t>comprising of</w:t>
      </w:r>
      <w:r w:rsidR="00621C06" w:rsidRPr="001B4918">
        <w:rPr>
          <w:i/>
          <w:iCs/>
          <w:sz w:val="20"/>
          <w:szCs w:val="20"/>
        </w:rPr>
        <w:t xml:space="preserve"> </w:t>
      </w:r>
      <w:r w:rsidR="00B13D18" w:rsidRPr="001B4918">
        <w:rPr>
          <w:i/>
          <w:iCs/>
          <w:sz w:val="20"/>
          <w:szCs w:val="20"/>
        </w:rPr>
        <w:t xml:space="preserve">present </w:t>
      </w:r>
      <w:r w:rsidR="00621C06" w:rsidRPr="001B4918">
        <w:rPr>
          <w:i/>
          <w:iCs/>
          <w:sz w:val="20"/>
          <w:szCs w:val="20"/>
        </w:rPr>
        <w:t>and historical health data about patient are store</w:t>
      </w:r>
      <w:r w:rsidR="00026980" w:rsidRPr="001B4918">
        <w:rPr>
          <w:i/>
          <w:iCs/>
          <w:sz w:val="20"/>
          <w:szCs w:val="20"/>
        </w:rPr>
        <w:t>d</w:t>
      </w:r>
      <w:r w:rsidR="00621C06" w:rsidRPr="001B4918">
        <w:rPr>
          <w:i/>
          <w:iCs/>
          <w:sz w:val="20"/>
          <w:szCs w:val="20"/>
        </w:rPr>
        <w:t xml:space="preserve"> in the database, </w:t>
      </w:r>
      <w:r w:rsidR="00026980" w:rsidRPr="001B4918">
        <w:rPr>
          <w:i/>
          <w:iCs/>
          <w:sz w:val="20"/>
          <w:szCs w:val="20"/>
        </w:rPr>
        <w:t xml:space="preserve">which </w:t>
      </w:r>
      <w:r w:rsidR="00C26FFE" w:rsidRPr="001B4918">
        <w:rPr>
          <w:i/>
          <w:iCs/>
          <w:sz w:val="20"/>
          <w:szCs w:val="20"/>
        </w:rPr>
        <w:t>allows</w:t>
      </w:r>
      <w:r w:rsidR="00026980" w:rsidRPr="001B4918">
        <w:rPr>
          <w:i/>
          <w:iCs/>
          <w:sz w:val="20"/>
          <w:szCs w:val="20"/>
        </w:rPr>
        <w:t xml:space="preserve"> </w:t>
      </w:r>
      <w:r w:rsidR="00621C06" w:rsidRPr="001B4918">
        <w:rPr>
          <w:i/>
          <w:iCs/>
          <w:sz w:val="20"/>
          <w:szCs w:val="20"/>
        </w:rPr>
        <w:t>the executive manager to make a report</w:t>
      </w:r>
      <w:r w:rsidR="00026980" w:rsidRPr="001B4918">
        <w:rPr>
          <w:i/>
          <w:iCs/>
          <w:sz w:val="20"/>
          <w:szCs w:val="20"/>
        </w:rPr>
        <w:t xml:space="preserve"> by accessing those data that helps the</w:t>
      </w:r>
      <w:r w:rsidR="00621C06" w:rsidRPr="001B4918">
        <w:rPr>
          <w:i/>
          <w:iCs/>
          <w:sz w:val="20"/>
          <w:szCs w:val="20"/>
        </w:rPr>
        <w:t xml:space="preserve"> doctor</w:t>
      </w:r>
      <w:r w:rsidR="00C26FFE" w:rsidRPr="001B4918">
        <w:rPr>
          <w:i/>
          <w:iCs/>
          <w:sz w:val="20"/>
          <w:szCs w:val="20"/>
        </w:rPr>
        <w:t xml:space="preserve"> take</w:t>
      </w:r>
      <w:r w:rsidR="00026980" w:rsidRPr="001B4918">
        <w:rPr>
          <w:i/>
          <w:iCs/>
          <w:sz w:val="20"/>
          <w:szCs w:val="20"/>
        </w:rPr>
        <w:t xml:space="preserve"> the case</w:t>
      </w:r>
      <w:r w:rsidR="00C26FFE" w:rsidRPr="001B4918">
        <w:rPr>
          <w:i/>
          <w:iCs/>
          <w:sz w:val="20"/>
          <w:szCs w:val="20"/>
        </w:rPr>
        <w:t xml:space="preserve"> forward</w:t>
      </w:r>
      <w:r w:rsidR="00026980" w:rsidRPr="001B4918">
        <w:rPr>
          <w:i/>
          <w:iCs/>
          <w:sz w:val="20"/>
          <w:szCs w:val="20"/>
        </w:rPr>
        <w:t>.</w:t>
      </w:r>
      <w:r w:rsidR="00AB3400">
        <w:rPr>
          <w:i/>
          <w:iCs/>
          <w:sz w:val="20"/>
          <w:szCs w:val="20"/>
        </w:rPr>
        <w:t xml:space="preserve"> </w:t>
      </w:r>
      <w:r w:rsidR="00AB3400" w:rsidRPr="00AB3400">
        <w:rPr>
          <w:i/>
          <w:iCs/>
          <w:sz w:val="20"/>
          <w:szCs w:val="20"/>
        </w:rPr>
        <w:t>The proposed COVID- 19 DW is relied as a medium to conduct various (OLAP) operations, to obtain analytical results that help decision makers related to COVID-19 infections.</w:t>
      </w:r>
    </w:p>
    <w:p w14:paraId="4938C315" w14:textId="16286865" w:rsidR="00621C06" w:rsidRPr="00EB61CF" w:rsidRDefault="00AB3400" w:rsidP="00AB3400">
      <w:pPr>
        <w:rPr>
          <w:sz w:val="20"/>
          <w:szCs w:val="20"/>
        </w:rPr>
      </w:pPr>
      <w:r>
        <w:rPr>
          <w:i/>
          <w:iCs/>
          <w:sz w:val="20"/>
          <w:szCs w:val="20"/>
        </w:rPr>
        <w:t xml:space="preserve"> </w:t>
      </w:r>
      <w:r w:rsidR="00621C06" w:rsidRPr="001B4918">
        <w:rPr>
          <w:b/>
          <w:bCs/>
          <w:i/>
          <w:iCs/>
        </w:rPr>
        <w:t>Keywords</w:t>
      </w:r>
      <w:r w:rsidR="001B4918">
        <w:rPr>
          <w:i/>
          <w:iCs/>
        </w:rPr>
        <w:t>-</w:t>
      </w:r>
      <w:r w:rsidR="00621C06" w:rsidRPr="00EB61CF">
        <w:rPr>
          <w:sz w:val="20"/>
          <w:szCs w:val="20"/>
        </w:rPr>
        <w:t xml:space="preserve"> </w:t>
      </w:r>
      <w:r w:rsidR="00621C06" w:rsidRPr="001B4918">
        <w:rPr>
          <w:i/>
          <w:iCs/>
          <w:sz w:val="20"/>
          <w:szCs w:val="20"/>
        </w:rPr>
        <w:t>COVID Data Warehouse, On-Line Analytical Processing (OLAP)</w:t>
      </w:r>
      <w:r w:rsidR="001B4918" w:rsidRPr="001B4918">
        <w:rPr>
          <w:i/>
          <w:iCs/>
          <w:sz w:val="20"/>
          <w:szCs w:val="20"/>
        </w:rPr>
        <w:t xml:space="preserve"> Extract</w:t>
      </w:r>
      <w:r w:rsidR="007D2D43">
        <w:rPr>
          <w:i/>
          <w:iCs/>
          <w:sz w:val="20"/>
          <w:szCs w:val="20"/>
        </w:rPr>
        <w:t xml:space="preserve">- </w:t>
      </w:r>
      <w:r w:rsidR="001B4918" w:rsidRPr="001B4918">
        <w:rPr>
          <w:i/>
          <w:iCs/>
          <w:sz w:val="20"/>
          <w:szCs w:val="20"/>
        </w:rPr>
        <w:t>Transform</w:t>
      </w:r>
      <w:r w:rsidR="007D2D43">
        <w:rPr>
          <w:i/>
          <w:iCs/>
          <w:sz w:val="20"/>
          <w:szCs w:val="20"/>
        </w:rPr>
        <w:t xml:space="preserve">- </w:t>
      </w:r>
      <w:r w:rsidR="001B4918" w:rsidRPr="001B4918">
        <w:rPr>
          <w:i/>
          <w:iCs/>
          <w:sz w:val="20"/>
          <w:szCs w:val="20"/>
        </w:rPr>
        <w:t>Load (ETL)</w:t>
      </w:r>
      <w:r w:rsidR="00621C06" w:rsidRPr="001B4918">
        <w:rPr>
          <w:i/>
          <w:iCs/>
          <w:sz w:val="20"/>
          <w:szCs w:val="20"/>
        </w:rPr>
        <w:t>, Star Schema.</w:t>
      </w:r>
    </w:p>
    <w:p w14:paraId="2A53565B" w14:textId="77777777" w:rsidR="00621C06" w:rsidRPr="001B4918" w:rsidRDefault="00621C06" w:rsidP="001B4918">
      <w:pPr>
        <w:pStyle w:val="ListParagraph"/>
        <w:numPr>
          <w:ilvl w:val="0"/>
          <w:numId w:val="12"/>
        </w:numPr>
        <w:spacing w:before="240"/>
        <w:jc w:val="both"/>
        <w:rPr>
          <w:b/>
          <w:bCs/>
          <w:sz w:val="28"/>
          <w:szCs w:val="28"/>
        </w:rPr>
      </w:pPr>
      <w:r w:rsidRPr="001B4918">
        <w:rPr>
          <w:b/>
          <w:bCs/>
          <w:sz w:val="28"/>
          <w:szCs w:val="28"/>
        </w:rPr>
        <w:t>Introduction</w:t>
      </w:r>
    </w:p>
    <w:p w14:paraId="5A249B34" w14:textId="21E3B7E7" w:rsidR="00621C06" w:rsidRDefault="00621C06" w:rsidP="001B4918">
      <w:pPr>
        <w:spacing w:before="240"/>
        <w:jc w:val="both"/>
      </w:pPr>
      <w:r>
        <w:t>The</w:t>
      </w:r>
      <w:r w:rsidR="00B13D18">
        <w:t xml:space="preserve"> world's fastest growing and information rich industries is undoubtedly</w:t>
      </w:r>
      <w:r>
        <w:t xml:space="preserve"> </w:t>
      </w:r>
      <w:r w:rsidR="00B13D18">
        <w:t xml:space="preserve">the </w:t>
      </w:r>
      <w:r>
        <w:t>healthcare</w:t>
      </w:r>
      <w:r w:rsidR="00042938">
        <w:t xml:space="preserve"> care industry</w:t>
      </w:r>
      <w:r>
        <w:t>.</w:t>
      </w:r>
      <w:r w:rsidR="00042938" w:rsidRPr="00042938">
        <w:t xml:space="preserve"> This industry has </w:t>
      </w:r>
      <w:r w:rsidR="00DD6F9D">
        <w:t>led</w:t>
      </w:r>
      <w:r w:rsidR="00042938" w:rsidRPr="00042938">
        <w:t xml:space="preserve"> </w:t>
      </w:r>
      <w:r w:rsidR="00DD6F9D" w:rsidRPr="00042938">
        <w:t xml:space="preserve">to </w:t>
      </w:r>
      <w:r w:rsidR="00042938" w:rsidRPr="00042938">
        <w:t>the adoption of robust healthcare decision support systems due to the massive need for integrated healthcare.</w:t>
      </w:r>
      <w:r w:rsidR="002929A8">
        <w:t xml:space="preserve"> </w:t>
      </w:r>
      <w:r w:rsidR="00D46BE3">
        <w:t xml:space="preserve">A </w:t>
      </w:r>
      <w:r>
        <w:t xml:space="preserve">powerful solution for </w:t>
      </w:r>
      <w:r w:rsidR="00D46BE3">
        <w:t xml:space="preserve">information access </w:t>
      </w:r>
      <w:r w:rsidR="00AB0C82">
        <w:t>problems and</w:t>
      </w:r>
      <w:r w:rsidR="00D46BE3">
        <w:t xml:space="preserve"> </w:t>
      </w:r>
      <w:r>
        <w:t xml:space="preserve">data integration </w:t>
      </w:r>
      <w:r w:rsidR="00D46BE3">
        <w:t>is provided by the data warehouse</w:t>
      </w:r>
      <w:r>
        <w:t xml:space="preserve">.  </w:t>
      </w:r>
      <w:r w:rsidRPr="007136FE">
        <w:t>Data warehouse is an informational environment that</w:t>
      </w:r>
      <w:r w:rsidR="007136FE" w:rsidRPr="007136FE">
        <w:t xml:space="preserve"> renders the organization’s information consistent and</w:t>
      </w:r>
      <w:r w:rsidR="00AB0C82" w:rsidRPr="007136FE">
        <w:t xml:space="preserve"> </w:t>
      </w:r>
      <w:r w:rsidR="00A654C1">
        <w:t xml:space="preserve">supports </w:t>
      </w:r>
      <w:r w:rsidR="00AB0C82" w:rsidRPr="007136FE">
        <w:t>decision transactions possible without hindering operational systems</w:t>
      </w:r>
      <w:r w:rsidRPr="007136FE">
        <w:t xml:space="preserve"> </w:t>
      </w:r>
      <w:r w:rsidR="007136FE" w:rsidRPr="007136FE">
        <w:t>and gives</w:t>
      </w:r>
      <w:r w:rsidRPr="007136FE">
        <w:t xml:space="preserve"> an integrated </w:t>
      </w:r>
      <w:r w:rsidR="00AB0C82" w:rsidRPr="007136FE">
        <w:t>insight to the current and historical information</w:t>
      </w:r>
      <w:r w:rsidR="001C4CF7">
        <w:t xml:space="preserve"> of the enterprise</w:t>
      </w:r>
      <w:r w:rsidR="00AB0C82" w:rsidRPr="007136FE">
        <w:t xml:space="preserve"> that could be available</w:t>
      </w:r>
      <w:r w:rsidR="004D2909">
        <w:t xml:space="preserve"> </w:t>
      </w:r>
      <w:r w:rsidR="004D2909" w:rsidRPr="007136FE">
        <w:t>easily</w:t>
      </w:r>
      <w:r w:rsidR="00AB0C82" w:rsidRPr="007136FE">
        <w:t xml:space="preserve"> </w:t>
      </w:r>
      <w:r w:rsidRPr="007136FE">
        <w:t>for decision making.</w:t>
      </w:r>
      <w:r w:rsidRPr="00A654C1">
        <w:t xml:space="preserve"> </w:t>
      </w:r>
      <w:r w:rsidR="00AB0C82">
        <w:t>It is a quite flexible and feasible solution that keeps the strategic information consistent in the industry.</w:t>
      </w:r>
      <w:r>
        <w:t xml:space="preserve"> Data warehouse is defined as “subject-oriented, integrated, time variant and non-volatile </w:t>
      </w:r>
      <w:r w:rsidR="00DF6CEF">
        <w:t xml:space="preserve">data </w:t>
      </w:r>
      <w:r>
        <w:t>collection in support</w:t>
      </w:r>
      <w:r w:rsidR="00A45F87">
        <w:t>ive</w:t>
      </w:r>
      <w:r>
        <w:t xml:space="preserve"> of management’s decision-making process”</w:t>
      </w:r>
      <w:r w:rsidR="000D6F53">
        <w:fldChar w:fldCharType="begin" w:fldLock="1"/>
      </w:r>
      <w:r w:rsidR="000D6F53">
        <w:instrText>ADDIN CSL_CITATION {"citationItems":[{"id":"ITEM-1","itemData":{"DOI":"10.5121/ijdms.2012.4503","author":[{"dropping-particle":"","family":"Sheta","given":"Osama E","non-dropping-particle":"","parse-names":false,"suffix":""},{"dropping-particle":"","family":"Eldeen","given":"Ahmed Nour","non-dropping-particle":"","parse-names":false,"suffix":""}],"id":"ITEM-1","issue":"5","issued":{"date-parts":[["2012"]]},"page":"39-46","title":"B UILDING A H EALTH C ARE D ATA W AREHOUSE F OR C ANCER D ISEASES","type":"article-journal","volume":"4"},"uris":["http://www.mendeley.com/documents/?uuid=d4b161d8-c805-4c99-ad0f-0599f36c60b6"]}],"mendeley":{"formattedCitation":"[1]","plainTextFormattedCitation":"[1]","previouslyFormattedCitation":"[1]"},"properties":{"noteIndex":0},"schema":"https://github.com/citation-style-language/schema/raw/master/csl-citation.json"}</w:instrText>
      </w:r>
      <w:r w:rsidR="000D6F53">
        <w:fldChar w:fldCharType="separate"/>
      </w:r>
      <w:r w:rsidR="000D6F53" w:rsidRPr="000D6F53">
        <w:rPr>
          <w:noProof/>
        </w:rPr>
        <w:t>[1]</w:t>
      </w:r>
      <w:r w:rsidR="000D6F53">
        <w:fldChar w:fldCharType="end"/>
      </w:r>
      <w:r w:rsidR="00D76D89">
        <w:t>.</w:t>
      </w:r>
      <w:r>
        <w:t xml:space="preserve"> </w:t>
      </w:r>
    </w:p>
    <w:p w14:paraId="4EE6E061" w14:textId="0490E264" w:rsidR="0057426A" w:rsidRDefault="00621C06" w:rsidP="001B4918">
      <w:pPr>
        <w:spacing w:before="240"/>
        <w:jc w:val="both"/>
      </w:pPr>
      <w:r>
        <w:t xml:space="preserve">Data Warehouses are designed </w:t>
      </w:r>
      <w:r w:rsidR="00353884">
        <w:t>as they are well driven by aiding the decision-making process free from complexity</w:t>
      </w:r>
      <w:r>
        <w:t>. For example</w:t>
      </w:r>
      <w:r w:rsidR="007E4313">
        <w:t>, m</w:t>
      </w:r>
      <w:r w:rsidR="00E014CE">
        <w:t xml:space="preserve">edical </w:t>
      </w:r>
      <w:r>
        <w:t>data</w:t>
      </w:r>
      <w:r w:rsidR="00E014CE">
        <w:t xml:space="preserve"> for decision support, in contrast,</w:t>
      </w:r>
      <w:r>
        <w:t xml:space="preserve"> </w:t>
      </w:r>
      <w:r w:rsidR="007E4313">
        <w:t>contains</w:t>
      </w:r>
      <w:r>
        <w:t xml:space="preserve"> a historical record of sales</w:t>
      </w:r>
      <w:r w:rsidR="007E4313">
        <w:t xml:space="preserve"> of medicines to patients </w:t>
      </w:r>
      <w:r>
        <w:t xml:space="preserve">over </w:t>
      </w:r>
      <w:r w:rsidR="007E4313">
        <w:t>specific</w:t>
      </w:r>
      <w:r>
        <w:t xml:space="preserve"> time </w:t>
      </w:r>
      <w:r w:rsidR="00E014CE">
        <w:t>periods</w:t>
      </w:r>
      <w:r>
        <w:t>.</w:t>
      </w:r>
      <w:r w:rsidR="00E014CE">
        <w:t xml:space="preserve"> </w:t>
      </w:r>
      <w:r w:rsidR="007E4313">
        <w:t xml:space="preserve">If well designed, </w:t>
      </w:r>
      <w:r w:rsidR="00E014CE">
        <w:t>S</w:t>
      </w:r>
      <w:r>
        <w:t xml:space="preserve">ubject-oriented data </w:t>
      </w:r>
      <w:r w:rsidR="00E014CE">
        <w:t>depicts</w:t>
      </w:r>
      <w:r>
        <w:t xml:space="preserve"> a stable image of </w:t>
      </w:r>
      <w:r w:rsidR="00E014CE">
        <w:t>medical environment</w:t>
      </w:r>
      <w:r>
        <w:t>, independent of legacy systems.</w:t>
      </w:r>
      <w:r w:rsidR="00CC26F3">
        <w:t xml:space="preserve"> </w:t>
      </w:r>
      <w:r w:rsidR="007E4313">
        <w:t xml:space="preserve">Data warehouses contain information from various legacy systems that in turn create a stir disorder and inconsistencies among the </w:t>
      </w:r>
      <w:r w:rsidR="007E4313">
        <w:lastRenderedPageBreak/>
        <w:t>measuring units. They have to be compiled in a consistent format and thus become integrated. Data should never change once entered. A user analyses what has happened. The data is just appended and not replaced so the database consistently keeps absorbing the new data compiling it with the older data. At the point of variance, there is a difference between Operational data and Informational data.</w:t>
      </w:r>
      <w:r w:rsidR="0057426A">
        <w:t xml:space="preserve"> Data warehouse represents data for a prolonged duration thereby making the historical analysis easily perform.  </w:t>
      </w:r>
    </w:p>
    <w:p w14:paraId="54187EA2" w14:textId="1A468227" w:rsidR="004E7A72" w:rsidRPr="004167DA" w:rsidRDefault="0057426A" w:rsidP="0082105C">
      <w:pPr>
        <w:spacing w:before="240"/>
        <w:jc w:val="both"/>
      </w:pPr>
      <w:r>
        <w:t>T</w:t>
      </w:r>
      <w:r w:rsidR="00476F79">
        <w:t>his paper, focus</w:t>
      </w:r>
      <w:r>
        <w:t>es</w:t>
      </w:r>
      <w:r w:rsidR="00476F79">
        <w:t xml:space="preserve"> on the COVID-19 diseases, the cost of treatment for these diseases, Death rate in </w:t>
      </w:r>
      <w:r w:rsidR="00672ADF">
        <w:t>particular</w:t>
      </w:r>
      <w:r w:rsidR="00476F79">
        <w:t xml:space="preserve"> type of COVID-19 and the </w:t>
      </w:r>
      <w:r w:rsidR="00672ADF">
        <w:t>repercussion</w:t>
      </w:r>
      <w:r w:rsidR="00476F79">
        <w:t xml:space="preserve"> of a </w:t>
      </w:r>
      <w:r w:rsidR="00672ADF">
        <w:t>specific</w:t>
      </w:r>
      <w:r w:rsidR="00476F79">
        <w:t xml:space="preserve"> drug on the disease.</w:t>
      </w:r>
      <w:r w:rsidR="004167DA">
        <w:t xml:space="preserve"> </w:t>
      </w:r>
      <w:r w:rsidR="00621C06">
        <w:t xml:space="preserve">COVID-19 </w:t>
      </w:r>
      <w:r w:rsidR="002750A4">
        <w:t>widely</w:t>
      </w:r>
      <w:r w:rsidR="00621C06">
        <w:t xml:space="preserve"> known as the “coronavirus”, </w:t>
      </w:r>
      <w:r w:rsidR="00621C06" w:rsidRPr="00D62443">
        <w:rPr>
          <w:rFonts w:cstheme="minorHAnsi"/>
          <w:color w:val="333333"/>
          <w:shd w:val="clear" w:color="auto" w:fill="FFFFFF"/>
        </w:rPr>
        <w:t xml:space="preserve">which may cause illness in animals or humans.  In humans, </w:t>
      </w:r>
      <w:r w:rsidR="007C1F40">
        <w:rPr>
          <w:rFonts w:cstheme="minorHAnsi"/>
          <w:color w:val="333333"/>
          <w:shd w:val="clear" w:color="auto" w:fill="FFFFFF"/>
        </w:rPr>
        <w:t>by</w:t>
      </w:r>
      <w:r w:rsidR="00621C06" w:rsidRPr="00D62443">
        <w:rPr>
          <w:rFonts w:cstheme="minorHAnsi"/>
          <w:color w:val="333333"/>
          <w:shd w:val="clear" w:color="auto" w:fill="FFFFFF"/>
        </w:rPr>
        <w:t xml:space="preserve"> caus</w:t>
      </w:r>
      <w:r w:rsidR="007C1F40">
        <w:rPr>
          <w:rFonts w:cstheme="minorHAnsi"/>
          <w:color w:val="333333"/>
          <w:shd w:val="clear" w:color="auto" w:fill="FFFFFF"/>
        </w:rPr>
        <w:t>ing</w:t>
      </w:r>
      <w:r w:rsidR="00621C06" w:rsidRPr="00D62443">
        <w:rPr>
          <w:rFonts w:cstheme="minorHAnsi"/>
          <w:color w:val="333333"/>
          <w:shd w:val="clear" w:color="auto" w:fill="FFFFFF"/>
        </w:rPr>
        <w:t xml:space="preserve"> respiratory infections ranging from the common cold to more severe diseases. </w:t>
      </w:r>
      <w:r w:rsidR="00F56A87">
        <w:t>The virus can spread whilst contacting the infected surface</w:t>
      </w:r>
      <w:r w:rsidR="00621C06" w:rsidRPr="00D62443">
        <w:rPr>
          <w:rFonts w:eastAsia="Times New Roman" w:cstheme="minorHAnsi"/>
          <w:color w:val="333333"/>
        </w:rPr>
        <w:t xml:space="preserve">. This is why it is </w:t>
      </w:r>
      <w:r w:rsidR="00F56A87">
        <w:rPr>
          <w:rFonts w:eastAsia="Times New Roman" w:cstheme="minorHAnsi"/>
          <w:color w:val="333333"/>
        </w:rPr>
        <w:t>advised</w:t>
      </w:r>
      <w:r w:rsidR="00621C06" w:rsidRPr="00D62443">
        <w:rPr>
          <w:rFonts w:eastAsia="Times New Roman" w:cstheme="minorHAnsi"/>
          <w:color w:val="333333"/>
        </w:rPr>
        <w:t xml:space="preserve"> to </w:t>
      </w:r>
      <w:r w:rsidR="00F56A87">
        <w:rPr>
          <w:rFonts w:eastAsia="Times New Roman" w:cstheme="minorHAnsi"/>
          <w:color w:val="333333"/>
        </w:rPr>
        <w:t xml:space="preserve">maintain </w:t>
      </w:r>
      <w:r w:rsidR="00621C06" w:rsidRPr="00D62443">
        <w:rPr>
          <w:rFonts w:eastAsia="Times New Roman" w:cstheme="minorHAnsi"/>
          <w:color w:val="333333"/>
        </w:rPr>
        <w:t xml:space="preserve">more than </w:t>
      </w:r>
      <w:r w:rsidR="002750A4" w:rsidRPr="00D62443">
        <w:rPr>
          <w:rFonts w:eastAsia="Times New Roman" w:cstheme="minorHAnsi"/>
          <w:color w:val="333333"/>
        </w:rPr>
        <w:t>1-meter</w:t>
      </w:r>
      <w:r w:rsidR="00621C06" w:rsidRPr="00D62443">
        <w:rPr>
          <w:rFonts w:eastAsia="Times New Roman" w:cstheme="minorHAnsi"/>
          <w:color w:val="333333"/>
        </w:rPr>
        <w:t xml:space="preserve"> (3 feet)</w:t>
      </w:r>
      <w:r w:rsidR="00F56A87">
        <w:rPr>
          <w:rFonts w:eastAsia="Times New Roman" w:cstheme="minorHAnsi"/>
          <w:color w:val="333333"/>
        </w:rPr>
        <w:t xml:space="preserve"> distance</w:t>
      </w:r>
      <w:r w:rsidR="00621C06" w:rsidRPr="00D62443">
        <w:rPr>
          <w:rFonts w:eastAsia="Times New Roman" w:cstheme="minorHAnsi"/>
          <w:color w:val="333333"/>
        </w:rPr>
        <w:t xml:space="preserve"> from </w:t>
      </w:r>
      <w:r w:rsidR="00F56A87">
        <w:rPr>
          <w:rFonts w:eastAsia="Times New Roman" w:cstheme="minorHAnsi"/>
          <w:color w:val="333333"/>
        </w:rPr>
        <w:t>the</w:t>
      </w:r>
      <w:r w:rsidR="00621C06" w:rsidRPr="00D62443">
        <w:rPr>
          <w:rFonts w:eastAsia="Times New Roman" w:cstheme="minorHAnsi"/>
          <w:color w:val="333333"/>
        </w:rPr>
        <w:t xml:space="preserve"> sick</w:t>
      </w:r>
      <w:r w:rsidR="00F56A87">
        <w:rPr>
          <w:rFonts w:eastAsia="Times New Roman" w:cstheme="minorHAnsi"/>
          <w:color w:val="333333"/>
        </w:rPr>
        <w:t xml:space="preserve"> person</w:t>
      </w:r>
      <w:r w:rsidR="00621C06" w:rsidRPr="00D62443">
        <w:rPr>
          <w:rFonts w:eastAsia="Times New Roman" w:cstheme="minorHAnsi"/>
          <w:color w:val="333333"/>
        </w:rPr>
        <w:t>.</w:t>
      </w:r>
      <w:r w:rsidR="004167DA">
        <w:rPr>
          <w:rFonts w:eastAsia="Times New Roman" w:cstheme="minorHAnsi"/>
          <w:color w:val="333333"/>
        </w:rPr>
        <w:t xml:space="preserve"> </w:t>
      </w:r>
      <w:r w:rsidR="00621C06" w:rsidRPr="00824D98">
        <w:rPr>
          <w:color w:val="0D0D0D" w:themeColor="text1" w:themeTint="F2"/>
        </w:rPr>
        <w:t xml:space="preserve">The COVID-19 pandemic </w:t>
      </w:r>
      <w:r w:rsidR="00E31BC6" w:rsidRPr="00824D98">
        <w:rPr>
          <w:color w:val="0D0D0D" w:themeColor="text1" w:themeTint="F2"/>
        </w:rPr>
        <w:t>possesses</w:t>
      </w:r>
      <w:r w:rsidR="00621C06" w:rsidRPr="00824D98">
        <w:rPr>
          <w:color w:val="0D0D0D" w:themeColor="text1" w:themeTint="F2"/>
        </w:rPr>
        <w:t xml:space="preserve"> several unprecedented challenges in different fields</w:t>
      </w:r>
      <w:r w:rsidR="00E31BC6" w:rsidRPr="00824D98">
        <w:rPr>
          <w:color w:val="0D0D0D" w:themeColor="text1" w:themeTint="F2"/>
        </w:rPr>
        <w:t xml:space="preserve"> to manage</w:t>
      </w:r>
      <w:r w:rsidR="00621C06" w:rsidRPr="00824D98">
        <w:rPr>
          <w:color w:val="0D0D0D" w:themeColor="text1" w:themeTint="F2"/>
        </w:rPr>
        <w:t xml:space="preserve">, </w:t>
      </w:r>
      <w:r w:rsidR="00707F3F" w:rsidRPr="00824D98">
        <w:rPr>
          <w:color w:val="0D0D0D" w:themeColor="text1" w:themeTint="F2"/>
        </w:rPr>
        <w:t>by</w:t>
      </w:r>
      <w:r w:rsidR="00E31BC6" w:rsidRPr="00824D98">
        <w:rPr>
          <w:color w:val="0D0D0D" w:themeColor="text1" w:themeTint="F2"/>
        </w:rPr>
        <w:t xml:space="preserve"> aiming to face the Covid-19 data collection, this paper presents the design and development of </w:t>
      </w:r>
      <w:r w:rsidR="00391C3A" w:rsidRPr="00824D98">
        <w:rPr>
          <w:color w:val="0D0D0D" w:themeColor="text1" w:themeTint="F2"/>
        </w:rPr>
        <w:t xml:space="preserve">the </w:t>
      </w:r>
      <w:r w:rsidR="00DB71D5">
        <w:t>COVID-WAREHOUSE</w:t>
      </w:r>
      <w:r w:rsidR="00E31BC6" w:rsidRPr="00824D98">
        <w:rPr>
          <w:color w:val="0D0D0D" w:themeColor="text1" w:themeTint="F2"/>
        </w:rPr>
        <w:t xml:space="preserve">, to allow their full exploitation and world-wide collaboration </w:t>
      </w:r>
      <w:r w:rsidR="00391C3A" w:rsidRPr="00824D98">
        <w:rPr>
          <w:color w:val="0D0D0D" w:themeColor="text1" w:themeTint="F2"/>
        </w:rPr>
        <w:t>for the easy availability that may benefit from computing methods able to integrate the increasing available COVID-19 and related data daily.</w:t>
      </w:r>
      <w:r w:rsidR="0082105C">
        <w:rPr>
          <w:color w:val="0D0D0D" w:themeColor="text1" w:themeTint="F2"/>
        </w:rPr>
        <w:t xml:space="preserve"> The orgnaization the paper is as follows. </w:t>
      </w:r>
      <w:r w:rsidR="004E7A72" w:rsidRPr="004167DA">
        <w:rPr>
          <w:bCs/>
        </w:rPr>
        <w:t>Section 2</w:t>
      </w:r>
      <w:r w:rsidR="004E7A72" w:rsidRPr="004167DA">
        <w:t xml:space="preserve"> presents review of literature on data warehousing. Furthermore, healthcare decision-making challenges and implementation concept of healthcare data warehouse.</w:t>
      </w:r>
      <w:r w:rsidR="0082105C">
        <w:t xml:space="preserve"> </w:t>
      </w:r>
      <w:r w:rsidR="004E7A72" w:rsidRPr="004167DA">
        <w:rPr>
          <w:bCs/>
        </w:rPr>
        <w:t>Section 3</w:t>
      </w:r>
      <w:r w:rsidR="004E7A72" w:rsidRPr="004167DA">
        <w:t xml:space="preserve"> introduces on data warehouse architecture types including details on healthcare information management</w:t>
      </w:r>
      <w:r w:rsidR="00556007" w:rsidRPr="004167DA">
        <w:t>.</w:t>
      </w:r>
      <w:r w:rsidR="0082105C">
        <w:t xml:space="preserve"> In s</w:t>
      </w:r>
      <w:r w:rsidR="004E7A72" w:rsidRPr="004167DA">
        <w:rPr>
          <w:bCs/>
        </w:rPr>
        <w:t>ection 4</w:t>
      </w:r>
      <w:r w:rsidR="004E7A72" w:rsidRPr="004167DA">
        <w:t xml:space="preserve"> building the healthcare data warehouse for COVID-19</w:t>
      </w:r>
      <w:r w:rsidR="0082105C">
        <w:t xml:space="preserve"> discussed. </w:t>
      </w:r>
      <w:r w:rsidR="00EC4743" w:rsidRPr="004167DA">
        <w:rPr>
          <w:bCs/>
        </w:rPr>
        <w:t xml:space="preserve">In </w:t>
      </w:r>
      <w:r w:rsidR="004E7A72" w:rsidRPr="004167DA">
        <w:rPr>
          <w:bCs/>
        </w:rPr>
        <w:t>Section 5</w:t>
      </w:r>
      <w:r w:rsidR="004E7A72" w:rsidRPr="004167DA">
        <w:t xml:space="preserve"> </w:t>
      </w:r>
      <w:r w:rsidR="00EC4743" w:rsidRPr="004167DA">
        <w:t>the design of the architecture is presented.</w:t>
      </w:r>
      <w:r w:rsidR="0082105C">
        <w:t xml:space="preserve"> </w:t>
      </w:r>
      <w:r w:rsidR="004E7A72" w:rsidRPr="004167DA">
        <w:rPr>
          <w:bCs/>
        </w:rPr>
        <w:t>Section 6</w:t>
      </w:r>
      <w:r w:rsidR="004E7A72" w:rsidRPr="004167DA">
        <w:t xml:space="preserve"> presents the star schema</w:t>
      </w:r>
      <w:r w:rsidR="0082105C">
        <w:t xml:space="preserve"> and </w:t>
      </w:r>
      <w:r w:rsidR="004E7A72" w:rsidRPr="004167DA">
        <w:rPr>
          <w:bCs/>
        </w:rPr>
        <w:t>Section 7</w:t>
      </w:r>
      <w:r w:rsidR="004E7A72" w:rsidRPr="004167DA">
        <w:t xml:space="preserve"> presents the covid-19 data </w:t>
      </w:r>
      <w:r w:rsidR="0082105C">
        <w:t xml:space="preserve">warehouse prototype development. The </w:t>
      </w:r>
      <w:r w:rsidR="0082105C" w:rsidRPr="004167DA">
        <w:t>experimental result analysis</w:t>
      </w:r>
      <w:r w:rsidR="0082105C">
        <w:t xml:space="preserve"> in section 8 and conclusion in section 9.</w:t>
      </w:r>
    </w:p>
    <w:p w14:paraId="33D9757E" w14:textId="77777777" w:rsidR="00DA3D9A" w:rsidRPr="00824D98" w:rsidRDefault="00DA3D9A" w:rsidP="00824D98">
      <w:pPr>
        <w:pStyle w:val="ListParagraph"/>
        <w:numPr>
          <w:ilvl w:val="0"/>
          <w:numId w:val="12"/>
        </w:numPr>
        <w:spacing w:before="240"/>
        <w:jc w:val="both"/>
        <w:rPr>
          <w:b/>
          <w:bCs/>
          <w:sz w:val="28"/>
          <w:szCs w:val="28"/>
        </w:rPr>
      </w:pPr>
      <w:r w:rsidRPr="00824D98">
        <w:rPr>
          <w:b/>
          <w:bCs/>
          <w:sz w:val="28"/>
          <w:szCs w:val="28"/>
        </w:rPr>
        <w:t xml:space="preserve">Literature Review </w:t>
      </w:r>
    </w:p>
    <w:p w14:paraId="786A0216" w14:textId="36DBA8A6" w:rsidR="00013666" w:rsidRDefault="00707F3F" w:rsidP="00B65BA2">
      <w:pPr>
        <w:spacing w:before="240"/>
        <w:jc w:val="both"/>
      </w:pPr>
      <w:r w:rsidRPr="00707F3F">
        <w:t>Today, data warehouses are not only widely deployed in banking and finance, consumer goods and retail distribution and manufacturing based on demand, but have also become a hot topic in the non-commercial market, predominantly in the medical fields, government, armed forces, education and research community, etc</w:t>
      </w:r>
      <w:r>
        <w:fldChar w:fldCharType="begin" w:fldLock="1"/>
      </w:r>
      <w:r>
        <w:instrText>ADDIN CSL_CITATION {"citationItems":[{"id":"ITEM-1","itemData":{"DOI":"10.5121/ijdms.2012.4503","author":[{"dropping-particle":"","family":"Sheta","given":"Osama E","non-dropping-particle":"","parse-names":false,"suffix":""},{"dropping-particle":"","family":"Eldeen","given":"Ahmed Nour","non-dropping-particle":"","parse-names":false,"suffix":""}],"id":"ITEM-1","issue":"5","issued":{"date-parts":[["2012"]]},"page":"39-46","title":"B UILDING A H EALTH C ARE D ATA W AREHOUSE F OR C ANCER D ISEASES","type":"article-journal","volume":"4"},"uris":["http://www.mendeley.com/documents/?uuid=d4b161d8-c805-4c99-ad0f-0599f36c60b6"]}],"mendeley":{"formattedCitation":"[1]","plainTextFormattedCitation":"[1]","previouslyFormattedCitation":"[1]"},"properties":{"noteIndex":0},"schema":"https://github.com/citation-style-language/schema/raw/master/csl-citation.json"}</w:instrText>
      </w:r>
      <w:r>
        <w:fldChar w:fldCharType="separate"/>
      </w:r>
      <w:r w:rsidRPr="00707F3F">
        <w:rPr>
          <w:noProof/>
        </w:rPr>
        <w:t>[1]</w:t>
      </w:r>
      <w:r>
        <w:fldChar w:fldCharType="end"/>
      </w:r>
      <w:r w:rsidRPr="00707F3F">
        <w:t>.</w:t>
      </w:r>
      <w:r w:rsidR="00B65BA2">
        <w:t xml:space="preserve"> </w:t>
      </w:r>
      <w:r w:rsidR="00391C3A">
        <w:t>Data warehousing originated with pomp in the 1980s. Along with its existence in the fields of finance, consumer goods consumption it has extensively been in prominence in the non-commercial sectors as well. The growth of the application of Electronic Medical Records (EMR) in the health sector has led to the origination of clinical data warehouses</w:t>
      </w:r>
      <w:r w:rsidR="003630E8">
        <w:fldChar w:fldCharType="begin" w:fldLock="1"/>
      </w:r>
      <w:r w:rsidR="00B52CD9">
        <w:instrText>ADDIN CSL_CITATION {"citationItems":[{"id":"ITEM-1","itemData":{"author":[{"dropping-particle":"","family":"Wah","given":"T E H Ying","non-dropping-particle":"","parse-names":false,"suffix":""},{"dropping-particle":"","family":"Sim","given":"O N G Suan","non-dropping-particle":"","parse-names":false,"suffix":""}],"id":"ITEM-1","issue":"August","issued":{"date-parts":[["2014"]]},"title":"Development of a Data Warehouse for Lymphoma Cancer Diagnosis and Treatment Decision Support","type":"article-journal"},"uris":["http://www.mendeley.com/documents/?uuid=763e0aee-f662-4fa2-862a-42b2d2c91ed9"]}],"mendeley":{"formattedCitation":"[2]","plainTextFormattedCitation":"[2]","previouslyFormattedCitation":"[2]"},"properties":{"noteIndex":0},"schema":"https://github.com/citation-style-language/schema/raw/master/csl-citation.json"}</w:instrText>
      </w:r>
      <w:r w:rsidR="003630E8">
        <w:fldChar w:fldCharType="separate"/>
      </w:r>
      <w:r w:rsidR="003630E8" w:rsidRPr="003630E8">
        <w:rPr>
          <w:noProof/>
        </w:rPr>
        <w:t>[2]</w:t>
      </w:r>
      <w:r w:rsidR="003630E8">
        <w:fldChar w:fldCharType="end"/>
      </w:r>
      <w:r w:rsidR="00391C3A">
        <w:t>.</w:t>
      </w:r>
      <w:r w:rsidR="00B65BA2">
        <w:t xml:space="preserve"> </w:t>
      </w:r>
      <w:r w:rsidR="00391C3A">
        <w:t>These data warehouses currently exceed 150 terabytes in size. Along with the record of the patient, it also contains Alphanumeric administrative data, x-ray pictures, echography, electrocardiogram, etc</w:t>
      </w:r>
      <w:r w:rsidR="00B52CD9">
        <w:fldChar w:fldCharType="begin" w:fldLock="1"/>
      </w:r>
      <w:r>
        <w:instrText>ADDIN CSL_CITATION {"citationItems":[{"id":"ITEM-1","itemData":{"author":[{"dropping-particle":"","family":"Arigon","given":"Anne-muriel","non-dropping-particle":"","parse-names":false,"suffix":""}],"id":"ITEM-1","issue":"3","issued":{"date-parts":[["2007"]]},"page":"199-218","title":"Handling Multiple Points of View in a Multimedia Data Warehouse","type":"article-journal","volume":"2"},"uris":["http://www.mendeley.com/documents/?uuid=0028d214-ba43-40e7-970c-95d17a8f910a"]}],"mendeley":{"formattedCitation":"[3]","plainTextFormattedCitation":"[3]","previouslyFormattedCitation":"[3]"},"properties":{"noteIndex":0},"schema":"https://github.com/citation-style-language/schema/raw/master/csl-citation.json"}</w:instrText>
      </w:r>
      <w:r w:rsidR="00B52CD9">
        <w:fldChar w:fldCharType="separate"/>
      </w:r>
      <w:r w:rsidR="00B52CD9" w:rsidRPr="00B52CD9">
        <w:rPr>
          <w:noProof/>
        </w:rPr>
        <w:t>[3]</w:t>
      </w:r>
      <w:r w:rsidR="00B52CD9">
        <w:fldChar w:fldCharType="end"/>
      </w:r>
      <w:r w:rsidR="00391C3A">
        <w:t>.</w:t>
      </w:r>
      <w:r w:rsidR="00B65BA2">
        <w:t xml:space="preserve"> </w:t>
      </w:r>
      <w:r w:rsidR="00013666">
        <w:t>“Research Issues in Clinical Data Warehousing” that clinical data warehouse needs to support for “complex-data modeling features, advanced temporal support, advanced classification structures, continuously valued data, dimensionally reduced data, and the integration of very complex data”. Hence, clinical data warehouse requires advanced data modeling than conventional multidimensional data warehousing approaches</w:t>
      </w:r>
      <w:r w:rsidR="000D6F53">
        <w:fldChar w:fldCharType="begin" w:fldLock="1"/>
      </w:r>
      <w:r w:rsidR="000D6F53">
        <w:instrText>ADDIN CSL_CITATION {"citationItems":[{"id":"ITEM-1","itemData":{"author":[{"dropping-particle":"","family":"Wah","given":"T E H Ying","non-dropping-particle":"","parse-names":false,"suffix":""},{"dropping-particle":"","family":"Sim","given":"O N G Suan","non-dropping-particle":"","parse-names":false,"suffix":""}],"id":"ITEM-1","issue":"August","issued":{"date-parts":[["2014"]]},"title":"Development of a Data Warehouse for Lymphoma Cancer Diagnosis and Treatment Decision Support","type":"article-journal"},"uris":["http://www.mendeley.com/documents/?uuid=763e0aee-f662-4fa2-862a-42b2d2c91ed9"]}],"mendeley":{"formattedCitation":"[2]","plainTextFormattedCitation":"[2]","previouslyFormattedCitation":"[2]"},"properties":{"noteIndex":0},"schema":"https://github.com/citation-style-language/schema/raw/master/csl-citation.json"}</w:instrText>
      </w:r>
      <w:r w:rsidR="000D6F53">
        <w:fldChar w:fldCharType="separate"/>
      </w:r>
      <w:r w:rsidR="000D6F53" w:rsidRPr="000D6F53">
        <w:rPr>
          <w:noProof/>
        </w:rPr>
        <w:t>[2]</w:t>
      </w:r>
      <w:r w:rsidR="000D6F53">
        <w:fldChar w:fldCharType="end"/>
      </w:r>
      <w:r w:rsidR="000D6F53">
        <w:fldChar w:fldCharType="begin" w:fldLock="1"/>
      </w:r>
      <w:r>
        <w:instrText>ADDIN CSL_CITATION {"citationItems":[{"id":"ITEM-1","itemData":{"author":[{"dropping-particle":"","family":"Appidi","given":"Vineetha","non-dropping-particle":"","parse-names":false,"suffix":""},{"dropping-particle":"","family":"Umar","given":"Syed","non-dropping-particle":"","parse-names":false,"suffix":""},{"dropping-particle":"","family":"Vallamkonda","given":"Sushma","non-dropping-particle":"","parse-names":false,"suffix":""}],"id":"ITEM-1","issue":"3","issued":{"date-parts":[["2014"]]},"page":"22-26","title":"Development of a Data Warehouse for Cancer Diagnosis andTreatment Decision Support","type":"article-journal","volume":"5"},"uris":["http://www.mendeley.com/documents/?uuid=536de18b-322d-4646-8bb0-b2fb035a9242"]}],"mendeley":{"formattedCitation":"[4]","plainTextFormattedCitation":"[4]","previouslyFormattedCitation":"[4]"},"properties":{"noteIndex":0},"schema":"https://github.com/citation-style-language/schema/raw/master/csl-citation.json"}</w:instrText>
      </w:r>
      <w:r w:rsidR="000D6F53">
        <w:fldChar w:fldCharType="separate"/>
      </w:r>
      <w:r w:rsidR="00B52CD9" w:rsidRPr="00B52CD9">
        <w:rPr>
          <w:noProof/>
        </w:rPr>
        <w:t>[4]</w:t>
      </w:r>
      <w:r w:rsidR="000D6F53">
        <w:fldChar w:fldCharType="end"/>
      </w:r>
      <w:r w:rsidR="000B0356">
        <w:t>.</w:t>
      </w:r>
    </w:p>
    <w:p w14:paraId="1AE5CA58" w14:textId="30E2A1EE" w:rsidR="009319D0" w:rsidRDefault="00201CC9" w:rsidP="00D92BEB">
      <w:pPr>
        <w:jc w:val="both"/>
      </w:pPr>
      <w:r>
        <w:t>A healthcare data warehouse</w:t>
      </w:r>
      <w:r w:rsidR="00911BCF">
        <w:t xml:space="preserve"> was</w:t>
      </w:r>
      <w:r>
        <w:t xml:space="preserve"> implemented depending on Electronic Health Records (EHR) by processing them to Electronic Medical Records (EMR) and made them as</w:t>
      </w:r>
      <w:r w:rsidR="00911BCF">
        <w:t xml:space="preserve"> a</w:t>
      </w:r>
      <w:r>
        <w:t xml:space="preserve"> source of the proposed DW. OLAP operations are applied to view more analytical results to support clinical decisions</w:t>
      </w:r>
      <w:r w:rsidR="000D6F53">
        <w:fldChar w:fldCharType="begin" w:fldLock="1"/>
      </w:r>
      <w:r w:rsidR="00707F3F">
        <w:instrText>ADDIN CSL_CITATION {"citationItems":[{"id":"ITEM-1","itemData":{"author":[{"dropping-particle":"","family":"Khalaf","given":"Alaa","non-dropping-particle":"","parse-names":false,"suffix":""},{"dropping-particle":"","family":"Obaid","given":"Taleb","non-dropping-particle":"","parse-names":false,"suffix":""}],"id":"ITEM-1","issue":"October","issued":{"date-parts":[["2016"]]},"title":"Design and Implementing Cancer Data Warehouse to Support Clinical Decisions","type":"article-journal"},"uris":["http://www.mendeley.com/documents/?uuid=5ebb8e61-591b-4b1d-968d-b926b71e9019"]}],"mendeley":{"formattedCitation":"[5]","plainTextFormattedCitation":"[5]","previouslyFormattedCitation":"[5]"},"properties":{"noteIndex":0},"schema":"https://github.com/citation-style-language/schema/raw/master/csl-citation.json"}</w:instrText>
      </w:r>
      <w:r w:rsidR="000D6F53">
        <w:fldChar w:fldCharType="separate"/>
      </w:r>
      <w:r w:rsidR="00B52CD9" w:rsidRPr="00B52CD9">
        <w:rPr>
          <w:noProof/>
        </w:rPr>
        <w:t>[5]</w:t>
      </w:r>
      <w:r w:rsidR="000D6F53">
        <w:fldChar w:fldCharType="end"/>
      </w:r>
      <w:r w:rsidR="00D76D89">
        <w:t>.</w:t>
      </w:r>
      <w:r w:rsidR="00CC26F3">
        <w:t xml:space="preserve"> </w:t>
      </w:r>
      <w:r w:rsidR="00911BCF">
        <w:t xml:space="preserve">The evaluation model based on the definition of data warehouse is proposed to </w:t>
      </w:r>
      <w:r w:rsidR="00957857">
        <w:t>evaluate the</w:t>
      </w:r>
      <w:r w:rsidR="00911BCF">
        <w:t xml:space="preserve"> architecture of cancer data warehouse</w:t>
      </w:r>
      <w:r w:rsidR="000D6F53">
        <w:fldChar w:fldCharType="begin" w:fldLock="1"/>
      </w:r>
      <w:r w:rsidR="00707F3F">
        <w:instrText>ADDIN CSL_CITATION {"citationItems":[{"id":"ITEM-1","itemData":{"author":[{"dropping-particle":"","family":"Khalaf","given":"Alaa","non-dropping-particle":"","parse-names":false,"suffix":""},{"dropping-particle":"","family":"Obaid","given":"Taleb","non-dropping-particle":"","parse-names":false,"suffix":""}],"id":"ITEM-1","issue":"October","issued":{"date-parts":[["2016"]]},"title":"Design and Implementing Cancer Data Warehouse to Support Clinical Decisions","type":"article-journal"},"uris":["http://www.mendeley.com/documents/?uuid=5ebb8e61-591b-4b1d-968d-b926b71e9019"]}],"mendeley":{"formattedCitation":"[5]","plainTextFormattedCitation":"[5]","previouslyFormattedCitation":"[5]"},"properties":{"noteIndex":0},"schema":"https://github.com/citation-style-language/schema/raw/master/csl-citation.json"}</w:instrText>
      </w:r>
      <w:r w:rsidR="000D6F53">
        <w:fldChar w:fldCharType="separate"/>
      </w:r>
      <w:r w:rsidR="00B52CD9" w:rsidRPr="00B52CD9">
        <w:rPr>
          <w:noProof/>
        </w:rPr>
        <w:t>[5]</w:t>
      </w:r>
      <w:r w:rsidR="000D6F53">
        <w:fldChar w:fldCharType="end"/>
      </w:r>
      <w:r w:rsidR="00D76D89">
        <w:t>.</w:t>
      </w:r>
      <w:r w:rsidR="00827B19">
        <w:t xml:space="preserve"> </w:t>
      </w:r>
      <w:r w:rsidR="00957857">
        <w:t>In radiology-sinology (DWRS) the data warehouse system was proposed to develop and design to assist breast cancer screening in diagnosis, education and research</w:t>
      </w:r>
      <w:r w:rsidR="000D6F53">
        <w:fldChar w:fldCharType="begin" w:fldLock="1"/>
      </w:r>
      <w:r w:rsidR="00707F3F">
        <w:instrText>ADDIN CSL_CITATION {"citationItems":[{"id":"ITEM-1","itemData":{"author":[{"dropping-particle":"","family":"Khalaf","given":"Alaa","non-dropping-particle":"","parse-names":false,"suffix":""},{"dropping-particle":"","family":"Obaid","given":"Taleb","non-dropping-particle":"","parse-names":false,"suffix":""}],"id":"ITEM-1","issue":"October","issued":{"date-parts":[["2016"]]},"title":"Design and Implementing Cancer Data Warehouse to Support Clinical Decisions","type":"article-journal"},"uris":["http://www.mendeley.com/documents/?uuid=5ebb8e61-591b-4b1d-968d-b926b71e9019"]}],"mendeley":{"formattedCitation":"[5]","plainTextFormattedCitation":"[5]","previouslyFormattedCitation":"[5]"},"properties":{"noteIndex":0},"schema":"https://github.com/citation-style-language/schema/raw/master/csl-citation.json"}</w:instrText>
      </w:r>
      <w:r w:rsidR="000D6F53">
        <w:fldChar w:fldCharType="separate"/>
      </w:r>
      <w:r w:rsidR="00B52CD9" w:rsidRPr="00B52CD9">
        <w:rPr>
          <w:noProof/>
        </w:rPr>
        <w:t>[5]</w:t>
      </w:r>
      <w:r w:rsidR="000D6F53">
        <w:fldChar w:fldCharType="end"/>
      </w:r>
      <w:r w:rsidR="00D76D89">
        <w:t>.</w:t>
      </w:r>
      <w:r w:rsidR="00827B19">
        <w:t xml:space="preserve"> </w:t>
      </w:r>
      <w:r w:rsidR="00957857">
        <w:t>To</w:t>
      </w:r>
      <w:r w:rsidR="00911BCF">
        <w:t xml:space="preserve"> incorporate </w:t>
      </w:r>
      <w:r w:rsidR="00911BCF">
        <w:lastRenderedPageBreak/>
        <w:t>information about a prostate cancer research including demographics, medical history, operation information, laboratory, and quality of life surveys</w:t>
      </w:r>
      <w:r w:rsidR="00957857">
        <w:t xml:space="preserve"> lead to the development of prostate cancer research database system</w:t>
      </w:r>
      <w:r w:rsidR="00911BCF">
        <w:t xml:space="preserve">. </w:t>
      </w:r>
      <w:r w:rsidR="00957857">
        <w:t>To produce a comprehensive data base t</w:t>
      </w:r>
      <w:r w:rsidR="00911BCF">
        <w:t xml:space="preserve">heir system includes three different ways of clinical data collection; </w:t>
      </w:r>
      <w:r w:rsidR="00957857">
        <w:t>extracting the data directly</w:t>
      </w:r>
      <w:r w:rsidR="00911BCF">
        <w:t xml:space="preserve"> from electronic medical record (EMR) system, manual data entry after linking EMR documents like magnetic resonance imaging findings and paper-based data collection for patient</w:t>
      </w:r>
      <w:r w:rsidR="00103F3E">
        <w:t xml:space="preserve"> surveys</w:t>
      </w:r>
      <w:r w:rsidR="000D6F53">
        <w:fldChar w:fldCharType="begin" w:fldLock="1"/>
      </w:r>
      <w:r w:rsidR="00707F3F">
        <w:instrText>ADDIN CSL_CITATION {"citationItems":[{"id":"ITEM-1","itemData":{"author":[{"dropping-particle":"","family":"Khalaf","given":"Alaa","non-dropping-particle":"","parse-names":false,"suffix":""},{"dropping-particle":"","family":"Obaid","given":"Taleb","non-dropping-particle":"","parse-names":false,"suffix":""}],"id":"ITEM-1","issue":"October","issued":{"date-parts":[["2016"]]},"title":"Design and Implementing Cancer Data Warehouse to Support Clinical Decisions","type":"article-journal"},"uris":["http://www.mendeley.com/documents/?uuid=5ebb8e61-591b-4b1d-968d-b926b71e9019"]}],"mendeley":{"formattedCitation":"[5]","plainTextFormattedCitation":"[5]","previouslyFormattedCitation":"[5]"},"properties":{"noteIndex":0},"schema":"https://github.com/citation-style-language/schema/raw/master/csl-citation.json"}</w:instrText>
      </w:r>
      <w:r w:rsidR="000D6F53">
        <w:fldChar w:fldCharType="separate"/>
      </w:r>
      <w:r w:rsidR="00B52CD9" w:rsidRPr="00B52CD9">
        <w:rPr>
          <w:noProof/>
        </w:rPr>
        <w:t>[5]</w:t>
      </w:r>
      <w:r w:rsidR="000D6F53">
        <w:fldChar w:fldCharType="end"/>
      </w:r>
      <w:r w:rsidR="009319D0">
        <w:fldChar w:fldCharType="begin" w:fldLock="1"/>
      </w:r>
      <w:r w:rsidR="00707F3F">
        <w:instrText>ADDIN CSL_CITATION {"citationItems":[{"id":"ITEM-1","itemData":{"DOI":"10.12954/PI.12015","author":[{"dropping-particle":"","family":"Choi","given":"In Young","non-dropping-particle":"","parse-names":false,"suffix":""},{"dropping-particle":"","family":"Park","given":"Seungho","non-dropping-particle":"","parse-names":false,"suffix":""},{"dropping-particle":"","family":"Park","given":"Bumjoon","non-dropping-particle":"","parse-names":false,"suffix":""},{"dropping-particle":"","family":"Chung","given":"Byung Ha","non-dropping-particle":"","parse-names":false,"suffix":""},{"dropping-particle":"","family":"Kim","given":"Choung-soo","non-dropping-particle":"","parse-names":false,"suffix":""},{"dropping-particle":"","family":"Lee","given":"Hyun Moo","non-dropping-particle":"","parse-names":false,"suffix":""}],"id":"ITEM-1","issue":"June","issued":{"date-parts":[["2013"]]},"title":"Development of prostate cancer research database with the clinical data warehouse technology for direct linkage with electronic medical record system","type":"article-journal"},"uris":["http://www.mendeley.com/documents/?uuid=ba2328e2-1098-4b32-bb18-479382d12313"]}],"mendeley":{"formattedCitation":"[6]","plainTextFormattedCitation":"[6]","previouslyFormattedCitation":"[6]"},"properties":{"noteIndex":0},"schema":"https://github.com/citation-style-language/schema/raw/master/csl-citation.json"}</w:instrText>
      </w:r>
      <w:r w:rsidR="009319D0">
        <w:fldChar w:fldCharType="separate"/>
      </w:r>
      <w:r w:rsidR="00B52CD9" w:rsidRPr="00B52CD9">
        <w:rPr>
          <w:noProof/>
        </w:rPr>
        <w:t>[6]</w:t>
      </w:r>
      <w:r w:rsidR="009319D0">
        <w:fldChar w:fldCharType="end"/>
      </w:r>
      <w:r w:rsidR="00D76D89">
        <w:t>.</w:t>
      </w:r>
      <w:r w:rsidR="00827B19">
        <w:t xml:space="preserve"> </w:t>
      </w:r>
      <w:r w:rsidR="009319D0" w:rsidRPr="009319D0">
        <w:t>A health care data warehouse architecture for diabetes diseases that could be used to control diabetes disease was proposed. In addition, it can also be used by healthcare administrators, clinicians, doctors and other health practitioners to promote the development, healthcare data is processed and analyzed, and to provide the ability to dramatically improve the practice and delivery of healthcare and medical research. They calculate the cost of diseases and identify drug errors</w:t>
      </w:r>
      <w:r w:rsidR="009319D0">
        <w:fldChar w:fldCharType="begin" w:fldLock="1"/>
      </w:r>
      <w:r w:rsidR="00707F3F">
        <w:instrText>ADDIN CSL_CITATION {"citationItems":[{"id":"ITEM-1","itemData":{"DOI":"10.9790/0661-1629138143","ISBN":"0661162913814","author":[{"dropping-particle":"","family":"Ado","given":"Abubakar","non-dropping-particle":"","parse-names":false,"suffix":""},{"dropping-particle":"","family":"Aliyu","given":"Ahmed","non-dropping-particle":"","parse-names":false,"suffix":""},{"dropping-particle":"","family":"Bello","given":"Saifullahi Aminu","non-dropping-particle":"","parse-names":false,"suffix":""},{"dropping-particle":"","family":"Gezawa","given":"Abubakar Sulaiman","non-dropping-particle":"","parse-names":false,"suffix":""}],"id":"ITEM-1","issue":"December 2016","issued":{"date-parts":[["2014"]]},"title":"Building a Diabetes Data Warehouse to Support Decision making in healthcare industry Building a Diabetes Data Warehouse to Support Decision making in healthcare industry","type":"article-journal"},"uris":["http://www.mendeley.com/documents/?uuid=6d92f7cd-7820-469a-b2e9-7160baa6c644"]}],"mendeley":{"formattedCitation":"[7]","plainTextFormattedCitation":"[7]","previouslyFormattedCitation":"[7]"},"properties":{"noteIndex":0},"schema":"https://github.com/citation-style-language/schema/raw/master/csl-citation.json"}</w:instrText>
      </w:r>
      <w:r w:rsidR="009319D0">
        <w:fldChar w:fldCharType="separate"/>
      </w:r>
      <w:r w:rsidR="00B52CD9" w:rsidRPr="00B52CD9">
        <w:rPr>
          <w:noProof/>
        </w:rPr>
        <w:t>[7]</w:t>
      </w:r>
      <w:r w:rsidR="009319D0">
        <w:fldChar w:fldCharType="end"/>
      </w:r>
      <w:r w:rsidR="009319D0">
        <w:t>.</w:t>
      </w:r>
    </w:p>
    <w:p w14:paraId="5102123E" w14:textId="6B349872" w:rsidR="003D7F1D" w:rsidRDefault="003630E8" w:rsidP="00D92BEB">
      <w:pPr>
        <w:jc w:val="both"/>
      </w:pPr>
      <w:r w:rsidRPr="003630E8">
        <w:t>Centered on Electronic Health Records (EHR), the healthcare data warehouse was introduced by processing them into Electronic Medical Records (EMR) and making them the source of the proposed DW. In order to help clinical decisions, OLAP operations are introduced to see further analytical outcomes</w:t>
      </w:r>
      <w:r>
        <w:t xml:space="preserve"> </w:t>
      </w:r>
      <w:r>
        <w:fldChar w:fldCharType="begin" w:fldLock="1"/>
      </w:r>
      <w:r w:rsidR="00707F3F">
        <w:instrText>ADDIN CSL_CITATION {"citationItems":[{"id":"ITEM-1","itemData":{"author":[{"dropping-particle":"","family":"Hamoud","given":"Alaa Khalaf","non-dropping-particle":"","parse-names":false,"suffix":""}],"id":"ITEM-1","issued":{"date-parts":[["0"]]},"title":"Building Data Warehouse for Diseases Registry : First step for Clinical Data","type":"article-journal"},"uris":["http://www.mendeley.com/documents/?uuid=6a30b0b3-3ad2-40d5-bde0-be5ef7150399"]}],"mendeley":{"formattedCitation":"[8]","plainTextFormattedCitation":"[8]","previouslyFormattedCitation":"[8]"},"properties":{"noteIndex":0},"schema":"https://github.com/citation-style-language/schema/raw/master/csl-citation.json"}</w:instrText>
      </w:r>
      <w:r>
        <w:fldChar w:fldCharType="separate"/>
      </w:r>
      <w:r w:rsidR="00B52CD9" w:rsidRPr="00B52CD9">
        <w:rPr>
          <w:noProof/>
        </w:rPr>
        <w:t>[8]</w:t>
      </w:r>
      <w:r>
        <w:fldChar w:fldCharType="end"/>
      </w:r>
      <w:r w:rsidRPr="003630E8">
        <w:t>.</w:t>
      </w:r>
      <w:r w:rsidR="00827B19">
        <w:t xml:space="preserve"> </w:t>
      </w:r>
      <w:r w:rsidRPr="003630E8">
        <w:t>To show the centroids and the districts of groups on a map, a population-based cancer data warehouse and a variant of the K-means clustering algorithm were developed. Because of its visual expressiveness, this instrument proved to be particularly useful for analyzing and transmitting the outcomes</w:t>
      </w:r>
      <w:r>
        <w:fldChar w:fldCharType="begin" w:fldLock="1"/>
      </w:r>
      <w:r w:rsidR="00707F3F">
        <w:instrText>ADDIN CSL_CITATION {"citationItems":[{"id":"ITEM-1","itemData":{"author":[{"dropping-particle":"","family":"Rodolfo","given":"A","non-dropping-particle":"","parse-names":false,"suffix":""}],"id":"ITEM-1","issue":"January","issued":{"date-parts":[["2010"]]},"title":"Spatial Data Mining of a Population-Based Data Warehouse of Cancer in Mexico . Redalyc Scientific Information System Spatial Data Mining of a Population-Based Data Warehouse of Cancer in Mexico International Journal of Combinatorial Optimization Problems and Informatics , vol . 1 ,","type":"article-journal"},"uris":["http://www.mendeley.com/documents/?uuid=eca5e75a-276f-468a-a08a-01035b85aead"]}],"mendeley":{"formattedCitation":"[9]","plainTextFormattedCitation":"[9]","previouslyFormattedCitation":"[9]"},"properties":{"noteIndex":0},"schema":"https://github.com/citation-style-language/schema/raw/master/csl-citation.json"}</w:instrText>
      </w:r>
      <w:r>
        <w:fldChar w:fldCharType="separate"/>
      </w:r>
      <w:r w:rsidR="00B52CD9" w:rsidRPr="00B52CD9">
        <w:rPr>
          <w:noProof/>
        </w:rPr>
        <w:t>[9]</w:t>
      </w:r>
      <w:r>
        <w:fldChar w:fldCharType="end"/>
      </w:r>
      <w:r w:rsidRPr="003630E8">
        <w:t>.</w:t>
      </w:r>
      <w:r w:rsidR="00827B19">
        <w:t xml:space="preserve"> </w:t>
      </w:r>
      <w:r w:rsidR="00707F3F" w:rsidRPr="00707F3F">
        <w:t>Detection of liver disease is the secret to its treatment at its early stage. This results in improved performance of the classification models in terms of their predictive or predictive models. Descriptive precision, decreased computation time required to construct models as they learn faster, and increased model comprehension.  A comparative study of the accuracy of data classification using data on liver disease in various scenarios. The predictive outputs of common classifiers are quantitatively compared</w:t>
      </w:r>
      <w:r w:rsidR="00707F3F">
        <w:fldChar w:fldCharType="begin" w:fldLock="1"/>
      </w:r>
      <w:r w:rsidR="003D7F1D">
        <w:instrText>ADDIN CSL_CITATION {"citationItems":[{"id":"ITEM-1","itemData":{"DOI":"10.1016/j.procs.2016.05.276","ISSN":"1877-0509","author":[{"dropping-particle":"","family":"Ranjan","given":"Tapas","non-dropping-particle":"","parse-names":false,"suffix":""},{"dropping-particle":"","family":"Kumar","given":"Subhendu","non-dropping-particle":"","parse-names":false,"suffix":""}],"container-title":"Procedia - Procedia Computer Science","id":"ITEM-1","issue":"Cms","issued":{"date-parts":[["2016"]]},"page":"862-870","publisher":"Elsevier Masson SAS","title":"Analysis of Data Mining Techniques For Healthcare Decision Support System Using Liver Disorder Dataset","type":"article-journal","volume":"85"},"uris":["http://www.mendeley.com/documents/?uuid=d1d8faed-cf54-46a6-806b-10b2d918f7cc"]}],"mendeley":{"formattedCitation":"[10]","plainTextFormattedCitation":"[10]","previouslyFormattedCitation":"[10]"},"properties":{"noteIndex":0},"schema":"https://github.com/citation-style-language/schema/raw/master/csl-citation.json"}</w:instrText>
      </w:r>
      <w:r w:rsidR="00707F3F">
        <w:fldChar w:fldCharType="separate"/>
      </w:r>
      <w:r w:rsidR="00707F3F" w:rsidRPr="00707F3F">
        <w:rPr>
          <w:noProof/>
        </w:rPr>
        <w:t>[10]</w:t>
      </w:r>
      <w:r w:rsidR="00707F3F">
        <w:fldChar w:fldCharType="end"/>
      </w:r>
      <w:r w:rsidR="00707F3F" w:rsidRPr="00707F3F">
        <w:t>.</w:t>
      </w:r>
      <w:r w:rsidR="00827B19">
        <w:t xml:space="preserve"> </w:t>
      </w:r>
      <w:r w:rsidR="003D7F1D" w:rsidRPr="003D7F1D">
        <w:t>Clinical Decision-Support Systems (CDSS) are designed to support decision-making processes by addressing knowledge-intensive tasks. While several approaches have been proposed to design CDSS, existing solutions are not well-established across numerous organizations due to high implementation costs, as well as the lack of interoperability functionality. Recently, the use of structured formalisms as terminologies for knowledge representation as well as the incorporation of semantically enriched clinical information models as openEHR archetypes and their reuse within CDSS are theoretically regarded as key factors for reusable CDSS</w:t>
      </w:r>
      <w:r w:rsidR="003D7F1D">
        <w:fldChar w:fldCharType="begin" w:fldLock="1"/>
      </w:r>
      <w:r w:rsidR="003D7F1D">
        <w:instrText>ADDIN CSL_CITATION {"citationItems":[{"id":"ITEM-1","itemData":{"DOI":"10.1016/j.artmed.2018.04.012","author":[{"dropping-particle":"","family":"Wul","given":"Antje","non-dropping-particle":"","parse-names":false,"suffix":""},{"dropping-particle":"","family":"Haarbrandt","given":"Birger","non-dropping-particle":"","parse-names":false,"suffix":""},{"dropping-particle":"","family":"Tute","given":"Erik","non-dropping-particle":"","parse-names":false,"suffix":""},{"dropping-particle":"","family":"Marschollek","given":"Michael","non-dropping-particle":"","parse-names":false,"suffix":""},{"dropping-particle":"","family":"Beerbaum","given":"Philipp","non-dropping-particle":"","parse-names":false,"suffix":""},{"dropping-particle":"","family":"Jack","given":"Thomas","non-dropping-particle":"","parse-names":false,"suffix":""}],"id":"ITEM-1","issue":"September 2017","issued":{"date-parts":[["2018"]]},"page":"10-23","title":"Arti fi cial Intelligence In Medicine An interoperable clinical decision-support system for early detection of SIRS in pediatric intensive care using openEHR","type":"article-journal","volume":"89"},"uris":["http://www.mendeley.com/documents/?uuid=295bfc42-8dfe-43ff-a8d3-b2ff31e257d5"]}],"mendeley":{"formattedCitation":"[11]","plainTextFormattedCitation":"[11]","previouslyFormattedCitation":"[11]"},"properties":{"noteIndex":0},"schema":"https://github.com/citation-style-language/schema/raw/master/csl-citation.json"}</w:instrText>
      </w:r>
      <w:r w:rsidR="003D7F1D">
        <w:fldChar w:fldCharType="separate"/>
      </w:r>
      <w:r w:rsidR="003D7F1D" w:rsidRPr="003D7F1D">
        <w:rPr>
          <w:noProof/>
        </w:rPr>
        <w:t>[11]</w:t>
      </w:r>
      <w:r w:rsidR="003D7F1D">
        <w:fldChar w:fldCharType="end"/>
      </w:r>
      <w:r w:rsidR="003D7F1D" w:rsidRPr="003D7F1D">
        <w:t>.</w:t>
      </w:r>
    </w:p>
    <w:p w14:paraId="6EB046EE" w14:textId="0838ACB2" w:rsidR="00013666" w:rsidRPr="00824D98" w:rsidRDefault="00EB61CF" w:rsidP="00824D98">
      <w:pPr>
        <w:pStyle w:val="ListParagraph"/>
        <w:numPr>
          <w:ilvl w:val="0"/>
          <w:numId w:val="12"/>
        </w:numPr>
        <w:spacing w:before="240"/>
        <w:jc w:val="both"/>
        <w:rPr>
          <w:b/>
          <w:bCs/>
          <w:sz w:val="28"/>
          <w:szCs w:val="28"/>
        </w:rPr>
      </w:pPr>
      <w:r w:rsidRPr="00824D98">
        <w:rPr>
          <w:b/>
          <w:bCs/>
          <w:sz w:val="28"/>
          <w:szCs w:val="28"/>
        </w:rPr>
        <w:t>Data Warehouse Architecture</w:t>
      </w:r>
    </w:p>
    <w:p w14:paraId="5EB15F59" w14:textId="4A5E130E" w:rsidR="00FA7B93" w:rsidRDefault="006C0C7C" w:rsidP="00824D98">
      <w:pPr>
        <w:spacing w:before="240"/>
        <w:jc w:val="both"/>
      </w:pPr>
      <w:r w:rsidRPr="006C0C7C">
        <w:t xml:space="preserve">The data warehouse is the most professional and profound way for providing </w:t>
      </w:r>
      <w:r>
        <w:t>flexible and interactive source of strategic information</w:t>
      </w:r>
      <w:r w:rsidRPr="006C0C7C">
        <w:t xml:space="preserve"> for decision making thereby providing an insight to the enterprise's current and historical information that could be </w:t>
      </w:r>
      <w:r w:rsidR="00896D76">
        <w:t>easy to access</w:t>
      </w:r>
      <w:r w:rsidR="00ED0D69">
        <w:t xml:space="preserve">. </w:t>
      </w:r>
      <w:r w:rsidR="00672ADF">
        <w:t>“</w:t>
      </w:r>
      <w:r w:rsidR="00ED0D69">
        <w:t xml:space="preserve">It is </w:t>
      </w:r>
      <w:r w:rsidR="003C0D40">
        <w:t xml:space="preserve">user-driven, </w:t>
      </w:r>
      <w:r>
        <w:t>flexible,</w:t>
      </w:r>
      <w:r w:rsidR="00ED0D69">
        <w:t xml:space="preserve"> fluid, </w:t>
      </w:r>
      <w:r w:rsidR="003C0D40">
        <w:t>immersive</w:t>
      </w:r>
      <w:r w:rsidR="00ED0D69">
        <w:t xml:space="preserve">, subject oriented, integrated, nonvolatile and time variant </w:t>
      </w:r>
      <w:r>
        <w:t xml:space="preserve">ideal environment for </w:t>
      </w:r>
      <w:r w:rsidR="003C0D40">
        <w:t xml:space="preserve">data </w:t>
      </w:r>
      <w:r w:rsidR="00ED0D69">
        <w:t>collection in support of management’s decisions</w:t>
      </w:r>
      <w:r>
        <w:t xml:space="preserve"> and data analysis</w:t>
      </w:r>
      <w:r w:rsidR="00672ADF">
        <w:t>”</w:t>
      </w:r>
      <w:r w:rsidR="00D70984">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D70984">
        <w:fldChar w:fldCharType="separate"/>
      </w:r>
      <w:r w:rsidR="003D7F1D" w:rsidRPr="003D7F1D">
        <w:rPr>
          <w:noProof/>
        </w:rPr>
        <w:t>[12]</w:t>
      </w:r>
      <w:r w:rsidR="00D70984">
        <w:fldChar w:fldCharType="end"/>
      </w:r>
      <w:r w:rsidR="00D70984">
        <w:fldChar w:fldCharType="begin" w:fldLock="1"/>
      </w:r>
      <w:r w:rsidR="003D7F1D">
        <w:instrText>ADDIN CSL_CITATION {"citationItems":[{"id":"ITEM-1","itemData":{"author":[{"dropping-particle":"","family":"Hoyo-barbolla","given":"E","non-dropping-particle":"","parse-names":false,"suffix":""},{"dropping-particle":"","family":"Lees","given":"D","non-dropping-particle":"","parse-names":false,"suffix":""}],"id":"ITEM-1","issued":{"date-parts":[["2002"]]},"page":"43-46","title":"The use of data ware- houses in the health- care sector","type":"article-journal"},"uris":["http://www.mendeley.com/documents/?uuid=8257111d-b872-4640-b0c4-e348a4c90856"]}],"mendeley":{"formattedCitation":"[13]","plainTextFormattedCitation":"[13]","previouslyFormattedCitation":"[13]"},"properties":{"noteIndex":0},"schema":"https://github.com/citation-style-language/schema/raw/master/csl-citation.json"}</w:instrText>
      </w:r>
      <w:r w:rsidR="00D70984">
        <w:fldChar w:fldCharType="separate"/>
      </w:r>
      <w:r w:rsidR="003D7F1D" w:rsidRPr="003D7F1D">
        <w:rPr>
          <w:noProof/>
        </w:rPr>
        <w:t>[13]</w:t>
      </w:r>
      <w:r w:rsidR="00D70984">
        <w:fldChar w:fldCharType="end"/>
      </w:r>
      <w:r w:rsidR="00D76D89">
        <w:t>.</w:t>
      </w:r>
      <w:r w:rsidR="00ED0D69">
        <w:t xml:space="preserve"> As per </w:t>
      </w:r>
      <w:r w:rsidR="001754BB">
        <w:t xml:space="preserve">the organization’s </w:t>
      </w:r>
      <w:r w:rsidR="00ED0D69">
        <w:t>requirement</w:t>
      </w:r>
      <w:r w:rsidR="001754BB">
        <w:t xml:space="preserve"> the software and hardware components are</w:t>
      </w:r>
      <w:r w:rsidR="00ED0D69">
        <w:t xml:space="preserve"> </w:t>
      </w:r>
      <w:r w:rsidR="001754BB">
        <w:t>arranged in</w:t>
      </w:r>
      <w:r w:rsidR="00ED0D69">
        <w:t xml:space="preserve"> a </w:t>
      </w:r>
      <w:r w:rsidR="00E055AB">
        <w:t>particular manner</w:t>
      </w:r>
      <w:r w:rsidR="00ED0D69">
        <w:t xml:space="preserve"> that </w:t>
      </w:r>
      <w:r w:rsidR="001754BB">
        <w:t>may yield in</w:t>
      </w:r>
      <w:r w:rsidR="00ED0D69">
        <w:t xml:space="preserve"> maximum </w:t>
      </w:r>
      <w:r w:rsidR="00E055AB">
        <w:t>advantage</w:t>
      </w:r>
      <w:r w:rsidR="00ED0D69">
        <w:t xml:space="preserve">. </w:t>
      </w:r>
      <w:r w:rsidR="009E3773">
        <w:t xml:space="preserve">As </w:t>
      </w:r>
      <w:r w:rsidR="00ED0D69">
        <w:t xml:space="preserve">like any </w:t>
      </w:r>
      <w:r w:rsidR="009D3AAB">
        <w:t xml:space="preserve">project in </w:t>
      </w:r>
      <w:r w:rsidR="00ED0D69">
        <w:t xml:space="preserve">software development </w:t>
      </w:r>
      <w:r w:rsidR="00A104F8">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A104F8">
        <w:fldChar w:fldCharType="separate"/>
      </w:r>
      <w:r w:rsidR="003D7F1D" w:rsidRPr="003D7F1D">
        <w:rPr>
          <w:noProof/>
        </w:rPr>
        <w:t>[12]</w:t>
      </w:r>
      <w:r w:rsidR="00A104F8">
        <w:fldChar w:fldCharType="end"/>
      </w:r>
      <w:r w:rsidR="00A104F8">
        <w:t xml:space="preserve"> </w:t>
      </w:r>
      <w:r w:rsidR="009E3773">
        <w:t>follows series of protocol likewise</w:t>
      </w:r>
      <w:r w:rsidR="00ED0D69">
        <w:t xml:space="preserve">, </w:t>
      </w:r>
      <w:r w:rsidR="009E3773" w:rsidRPr="009E3773">
        <w:t xml:space="preserve">data warehouse </w:t>
      </w:r>
      <w:r w:rsidR="009E3773">
        <w:t xml:space="preserve">also </w:t>
      </w:r>
      <w:r w:rsidR="009E3773" w:rsidRPr="009E3773">
        <w:t>ensures the design of working system has fully met the user requirement and is delivered on time</w:t>
      </w:r>
      <w:r w:rsidR="00ED0D69">
        <w:t xml:space="preserve">. </w:t>
      </w:r>
      <w:r w:rsidR="00CC26B5">
        <w:t>T</w:t>
      </w:r>
      <w:r w:rsidR="00CC26B5" w:rsidRPr="00CC26B5">
        <w:t xml:space="preserve">he data warehouse system architecture is designed with two blocks under Data Acquisition Area Namely Source Data components </w:t>
      </w:r>
      <w:r w:rsidR="001C4CF7">
        <w:t>on</w:t>
      </w:r>
      <w:r w:rsidR="00CC26B5" w:rsidRPr="00CC26B5">
        <w:t xml:space="preserve"> left side and the next building block presenting the Data Staging component</w:t>
      </w:r>
      <w:r w:rsidR="00CC26B5">
        <w:t xml:space="preserve"> and </w:t>
      </w:r>
      <w:r w:rsidR="00CC26B5" w:rsidRPr="00CC26B5">
        <w:t>to manage the data of the data warehouse the data storage component is placed in the middle, along with these components it also comprises of metadata and data mart to keep</w:t>
      </w:r>
      <w:r w:rsidR="00CC26B5">
        <w:t xml:space="preserve"> a</w:t>
      </w:r>
      <w:r w:rsidR="00CC26B5" w:rsidRPr="00CC26B5">
        <w:t xml:space="preserve"> track of the data. </w:t>
      </w:r>
      <w:r w:rsidR="00CC26B5">
        <w:lastRenderedPageBreak/>
        <w:t>I</w:t>
      </w:r>
      <w:r w:rsidR="00CC26B5" w:rsidRPr="00CC26B5">
        <w:t>nformation delivery is the architecture's last component that displays various aspects in which the data warehouse information is made accessible to the user</w:t>
      </w:r>
      <w:r w:rsidR="00FA7B93">
        <w:t>.</w:t>
      </w:r>
    </w:p>
    <w:p w14:paraId="3A930471" w14:textId="087E18FF" w:rsidR="00FB1823" w:rsidRDefault="00FB1823" w:rsidP="00FB1823">
      <w:pPr>
        <w:spacing w:before="240"/>
        <w:jc w:val="center"/>
      </w:pPr>
      <w:r>
        <w:rPr>
          <w:noProof/>
        </w:rPr>
        <w:drawing>
          <wp:inline distT="0" distB="0" distL="0" distR="0" wp14:anchorId="571DCD90" wp14:editId="413558A7">
            <wp:extent cx="3727912" cy="2247900"/>
            <wp:effectExtent l="0" t="0" r="6350" b="0"/>
            <wp:docPr id="15" name="Picture 15" descr="Data Warehouse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 Warehouse Architec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58715" cy="2266474"/>
                    </a:xfrm>
                    <a:prstGeom prst="rect">
                      <a:avLst/>
                    </a:prstGeom>
                    <a:noFill/>
                    <a:ln>
                      <a:noFill/>
                    </a:ln>
                  </pic:spPr>
                </pic:pic>
              </a:graphicData>
            </a:graphic>
          </wp:inline>
        </w:drawing>
      </w:r>
    </w:p>
    <w:p w14:paraId="070BAEE8" w14:textId="55B1B13D" w:rsidR="00FA7B93" w:rsidRPr="00FA7B93" w:rsidRDefault="00FA7B93" w:rsidP="00733B6B">
      <w:pPr>
        <w:jc w:val="center"/>
        <w:rPr>
          <w:b/>
          <w:bCs/>
        </w:rPr>
      </w:pPr>
      <w:r w:rsidRPr="00FA7B93">
        <w:rPr>
          <w:b/>
          <w:bCs/>
        </w:rPr>
        <w:t>Fig.1. Data Warehouse Architecture</w:t>
      </w:r>
    </w:p>
    <w:p w14:paraId="0A4E74A8" w14:textId="082D794C" w:rsidR="00ED0D69" w:rsidRDefault="00B92661" w:rsidP="0080521B">
      <w:pPr>
        <w:spacing w:before="240"/>
        <w:jc w:val="both"/>
      </w:pPr>
      <w:r>
        <w:t xml:space="preserve">In data acquisition, </w:t>
      </w:r>
      <w:r w:rsidR="003D67F0">
        <w:t xml:space="preserve">Data is gathered from various sources, extracting it to the staging area and preparing it to load it in the </w:t>
      </w:r>
      <w:r w:rsidR="00087AD4">
        <w:t>warehouse. Source</w:t>
      </w:r>
      <w:r w:rsidR="00ED0D69">
        <w:t xml:space="preserve"> data and data staging</w:t>
      </w:r>
      <w:r w:rsidR="003D67F0">
        <w:t xml:space="preserve"> are the two major architectural components</w:t>
      </w:r>
      <w:r w:rsidR="00ED0D69">
        <w:t xml:space="preserve">. </w:t>
      </w:r>
      <w:r w:rsidR="00087AD4">
        <w:t xml:space="preserve">This source data is categorized into 4 namely- </w:t>
      </w:r>
      <w:r w:rsidR="00ED0D69">
        <w:t>Production Data, Internal Data, Archived Data and External Data</w:t>
      </w:r>
      <w:r w:rsidR="001372AA">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1372AA">
        <w:fldChar w:fldCharType="separate"/>
      </w:r>
      <w:r w:rsidR="003D7F1D" w:rsidRPr="003D7F1D">
        <w:rPr>
          <w:noProof/>
        </w:rPr>
        <w:t>[12]</w:t>
      </w:r>
      <w:r w:rsidR="001372AA">
        <w:fldChar w:fldCharType="end"/>
      </w:r>
      <w:r w:rsidR="00ED0D69">
        <w:t xml:space="preserve">. </w:t>
      </w:r>
      <w:r w:rsidR="00087AD4">
        <w:t xml:space="preserve">The source data is then converted into the data warehouse with suitable formats done by the staging </w:t>
      </w:r>
      <w:r w:rsidR="009D3AAB">
        <w:t>section</w:t>
      </w:r>
      <w:r w:rsidR="00087AD4">
        <w:t xml:space="preserve">. </w:t>
      </w:r>
      <w:r w:rsidR="00ED0D69">
        <w:t xml:space="preserve">The function and services for this </w:t>
      </w:r>
      <w:r w:rsidR="009D3AAB">
        <w:t>field</w:t>
      </w:r>
      <w:r w:rsidR="00ED0D69">
        <w:t xml:space="preserve"> </w:t>
      </w:r>
      <w:r w:rsidR="001372AA">
        <w:t>as follows</w:t>
      </w:r>
      <w:r w:rsidR="00ED0D69">
        <w:t xml:space="preserve">: </w:t>
      </w:r>
      <w:r w:rsidR="001372AA">
        <w:t xml:space="preserve">The source data </w:t>
      </w:r>
      <w:r>
        <w:t xml:space="preserve">in data extraction, </w:t>
      </w:r>
      <w:r w:rsidR="00A86896">
        <w:t>may be belonging to several other machines in various formats</w:t>
      </w:r>
      <w:r w:rsidR="00ED0D69">
        <w:t xml:space="preserve">. </w:t>
      </w:r>
      <w:r w:rsidR="00A86896">
        <w:t>It may be in the forms of hierarchical modules, or files from spreadsheets or part of relational database system</w:t>
      </w:r>
      <w:r w:rsidR="00ED0D69">
        <w:t xml:space="preserve">. </w:t>
      </w:r>
      <w:r w:rsidR="00A86896">
        <w:t xml:space="preserve">So, this is extracted </w:t>
      </w:r>
      <w:r w:rsidR="00ED0D69">
        <w:t xml:space="preserve">into a separate physical </w:t>
      </w:r>
      <w:r w:rsidR="00CF0BBD">
        <w:t xml:space="preserve">environment </w:t>
      </w:r>
      <w:r w:rsidR="00ED0D69">
        <w:t xml:space="preserve">(group of flat files, or a data-staging relational database, or a combination of both) </w:t>
      </w:r>
      <w:r w:rsidR="00A86896">
        <w:t>and fed into data warehouse</w:t>
      </w:r>
      <w:r w:rsidR="001372AA">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1372AA">
        <w:fldChar w:fldCharType="separate"/>
      </w:r>
      <w:r w:rsidR="003D7F1D" w:rsidRPr="003D7F1D">
        <w:rPr>
          <w:noProof/>
        </w:rPr>
        <w:t>[12]</w:t>
      </w:r>
      <w:r w:rsidR="001372AA">
        <w:fldChar w:fldCharType="end"/>
      </w:r>
      <w:r w:rsidR="001372AA">
        <w:t xml:space="preserve"> </w:t>
      </w:r>
      <w:r w:rsidR="001372AA">
        <w:fldChar w:fldCharType="begin" w:fldLock="1"/>
      </w:r>
      <w:r w:rsidR="001D0AA6">
        <w:instrText>ADDIN CSL_CITATION {"citationItems":[{"id":"ITEM-1","itemData":{"DOI":"10.5121/ijdms.2012.4503","author":[{"dropping-particle":"","family":"Sheta","given":"Osama E","non-dropping-particle":"","parse-names":false,"suffix":""},{"dropping-particle":"","family":"Eldeen","given":"Ahmed Nour","non-dropping-particle":"","parse-names":false,"suffix":""}],"id":"ITEM-1","issue":"5","issued":{"date-parts":[["2012"]]},"page":"39-46","title":"B UILDING A H EALTH C ARE D ATA W AREHOUSE F OR C ANCER D ISEASES","type":"article-journal","volume":"4"},"uris":["http://www.mendeley.com/documents/?uuid=d4b161d8-c805-4c99-ad0f-0599f36c60b6"]}],"mendeley":{"formattedCitation":"[1]","plainTextFormattedCitation":"[1]","previouslyFormattedCitation":"[1]"},"properties":{"noteIndex":0},"schema":"https://github.com/citation-style-language/schema/raw/master/csl-citation.json"}</w:instrText>
      </w:r>
      <w:r w:rsidR="001372AA">
        <w:fldChar w:fldCharType="separate"/>
      </w:r>
      <w:r w:rsidR="001372AA" w:rsidRPr="001372AA">
        <w:rPr>
          <w:noProof/>
        </w:rPr>
        <w:t>[1]</w:t>
      </w:r>
      <w:r w:rsidR="001372AA">
        <w:fldChar w:fldCharType="end"/>
      </w:r>
      <w:r w:rsidR="00A86896">
        <w:t>.</w:t>
      </w:r>
    </w:p>
    <w:p w14:paraId="2CC734F6" w14:textId="27A7E05D" w:rsidR="00ED0D69" w:rsidRDefault="00A86896" w:rsidP="004B580B">
      <w:pPr>
        <w:jc w:val="both"/>
      </w:pPr>
      <w:r>
        <w:t>Since the data is entered into the warehouse from various formats there are many tasks that need to be done for the transformation</w:t>
      </w:r>
      <w:r w:rsidR="0080521B">
        <w:t xml:space="preserve"> in data transformation stage</w:t>
      </w:r>
      <w:r>
        <w:t>. The data needs to be cleaned. This needs to be carefully done as it involves an introspection on minute details like checking the state code, zip code. Data</w:t>
      </w:r>
      <w:r w:rsidR="00ED0D69">
        <w:t xml:space="preserve"> transformation</w:t>
      </w:r>
      <w:r>
        <w:t xml:space="preserve"> also includes combining the different data source</w:t>
      </w:r>
      <w:r w:rsidR="00ED0D69">
        <w:t xml:space="preserve">. When </w:t>
      </w:r>
      <w:r w:rsidR="00E41D6C">
        <w:t xml:space="preserve">the function of </w:t>
      </w:r>
      <w:r w:rsidR="00ED0D69">
        <w:t xml:space="preserve">data transformation ends </w:t>
      </w:r>
      <w:r w:rsidR="00E41D6C">
        <w:t>the</w:t>
      </w:r>
      <w:r>
        <w:t xml:space="preserve"> data is then </w:t>
      </w:r>
      <w:r w:rsidR="00E41D6C">
        <w:t xml:space="preserve">cleaned, standardized and summarized </w:t>
      </w:r>
      <w:r>
        <w:t>in a standard pace once integrated</w:t>
      </w:r>
      <w:r w:rsidR="00E41D6C">
        <w:t>.</w:t>
      </w:r>
      <w:bookmarkStart w:id="1" w:name="_Hlk55781944"/>
      <w:r w:rsidR="008833A7">
        <w:t xml:space="preserve"> </w:t>
      </w:r>
      <w:r w:rsidR="0080521B">
        <w:t>Data loading</w:t>
      </w:r>
      <w:r w:rsidR="00E41D6C">
        <w:t xml:space="preserve"> includes 2 tasks. Firstly, the design is laid and constructed thereby feeding a large amount of data into the warehouse. Then there is a continuous process of data source extraction as the warehouse keeps functioning.</w:t>
      </w:r>
      <w:bookmarkEnd w:id="1"/>
      <w:r w:rsidR="00DD40BD">
        <w:t xml:space="preserve"> </w:t>
      </w:r>
      <w:r w:rsidR="00C552E3">
        <w:t>During th</w:t>
      </w:r>
      <w:r w:rsidR="0080521B">
        <w:t>e data storage</w:t>
      </w:r>
      <w:r w:rsidR="00ED0D69">
        <w:t xml:space="preserve"> </w:t>
      </w:r>
      <w:r w:rsidR="002A63C1">
        <w:t>phase</w:t>
      </w:r>
      <w:r w:rsidR="00ED0D69">
        <w:t xml:space="preserve">, data </w:t>
      </w:r>
      <w:r w:rsidR="00CF0BBD">
        <w:t xml:space="preserve">is </w:t>
      </w:r>
      <w:r w:rsidR="00ED0D69">
        <w:t xml:space="preserve">loaded into the data warehouse in the </w:t>
      </w:r>
      <w:r w:rsidR="00C552E3">
        <w:t>daily</w:t>
      </w:r>
      <w:r w:rsidR="00ED0D69">
        <w:t xml:space="preserve"> basic</w:t>
      </w:r>
      <w:r w:rsidR="00E41D6C">
        <w:t xml:space="preserve"> and </w:t>
      </w:r>
      <w:r w:rsidR="002547F1">
        <w:t xml:space="preserve">Large amount of historical data are </w:t>
      </w:r>
      <w:r w:rsidR="00C552E3">
        <w:t>required</w:t>
      </w:r>
      <w:r w:rsidR="002547F1">
        <w:t xml:space="preserve"> for analysis</w:t>
      </w:r>
      <w:r w:rsidR="001D0AA6">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1D0AA6">
        <w:fldChar w:fldCharType="separate"/>
      </w:r>
      <w:r w:rsidR="003D7F1D" w:rsidRPr="003D7F1D">
        <w:rPr>
          <w:noProof/>
        </w:rPr>
        <w:t>[12]</w:t>
      </w:r>
      <w:r w:rsidR="001D0AA6">
        <w:fldChar w:fldCharType="end"/>
      </w:r>
      <w:r w:rsidR="00ED0D69">
        <w:t xml:space="preserve">. </w:t>
      </w:r>
      <w:r w:rsidR="002547F1">
        <w:t>Data repositories contain the essential information in highly normalize</w:t>
      </w:r>
      <w:r w:rsidR="00CF0BBD">
        <w:t>d</w:t>
      </w:r>
      <w:r w:rsidR="002547F1">
        <w:t xml:space="preserve"> form for effective functioning.</w:t>
      </w:r>
      <w:r w:rsidR="00ED0D69">
        <w:t xml:space="preserve"> </w:t>
      </w:r>
      <w:r w:rsidR="002547F1">
        <w:t xml:space="preserve">In </w:t>
      </w:r>
      <w:r w:rsidR="00ED0D69">
        <w:t>data warehouse</w:t>
      </w:r>
      <w:r w:rsidR="002547F1">
        <w:t xml:space="preserve"> </w:t>
      </w:r>
      <w:r w:rsidR="00ED0D69">
        <w:t xml:space="preserve">for quick retrieval of </w:t>
      </w:r>
      <w:r w:rsidR="002547F1">
        <w:t>individual data</w:t>
      </w:r>
      <w:r w:rsidR="002A63C1">
        <w:t>, the data storage is kept separate</w:t>
      </w:r>
      <w:r w:rsidR="00ED0D69">
        <w:t xml:space="preserve">. </w:t>
      </w:r>
      <w:r w:rsidR="00E41D6C">
        <w:t>These repositories are read-only. The function and services are:</w:t>
      </w:r>
      <w:r w:rsidR="00CC26F3">
        <w:t xml:space="preserve"> </w:t>
      </w:r>
      <w:r w:rsidR="00ED0D69">
        <w:t xml:space="preserve">Load data </w:t>
      </w:r>
      <w:r w:rsidR="002547F1">
        <w:t>to completely update the tables</w:t>
      </w:r>
      <w:r w:rsidR="00ED0D69">
        <w:t xml:space="preserve"> of data warehouse</w:t>
      </w:r>
      <w:r w:rsidR="008E0B70">
        <w:t xml:space="preserve"> and </w:t>
      </w:r>
      <w:r w:rsidR="00ED0D69">
        <w:t>Optimize the process</w:t>
      </w:r>
      <w:r w:rsidR="00C552E3">
        <w:t xml:space="preserve"> of loading </w:t>
      </w:r>
      <w:r w:rsidR="002A63C1">
        <w:fldChar w:fldCharType="begin" w:fldLock="1"/>
      </w:r>
      <w:r w:rsidR="001D0AA6">
        <w:instrText>ADDIN CSL_CITATION {"citationItems":[{"id":"ITEM-1","itemData":{"DOI":"10.5121/ijdms.2012.4503","author":[{"dropping-particle":"","family":"Sheta","given":"Osama E","non-dropping-particle":"","parse-names":false,"suffix":""},{"dropping-particle":"","family":"Eldeen","given":"Ahmed Nour","non-dropping-particle":"","parse-names":false,"suffix":""}],"id":"ITEM-1","issue":"5","issued":{"date-parts":[["2012"]]},"page":"39-46","title":"B UILDING A H EALTH C ARE D ATA W AREHOUSE F OR C ANCER D ISEASES","type":"article-journal","volume":"4"},"uris":["http://www.mendeley.com/documents/?uuid=d4b161d8-c805-4c99-ad0f-0599f36c60b6"]}],"mendeley":{"formattedCitation":"[1]","plainTextFormattedCitation":"[1]","previouslyFormattedCitation":"[1]"},"properties":{"noteIndex":0},"schema":"https://github.com/citation-style-language/schema/raw/master/csl-citation.json"}</w:instrText>
      </w:r>
      <w:r w:rsidR="002A63C1">
        <w:fldChar w:fldCharType="separate"/>
      </w:r>
      <w:r w:rsidR="001D0AA6" w:rsidRPr="001D0AA6">
        <w:rPr>
          <w:noProof/>
        </w:rPr>
        <w:t>[1]</w:t>
      </w:r>
      <w:r w:rsidR="002A63C1">
        <w:fldChar w:fldCharType="end"/>
      </w:r>
      <w:r w:rsidR="00ED0D69">
        <w:t>.</w:t>
      </w:r>
      <w:r w:rsidR="004B580B">
        <w:t xml:space="preserve"> </w:t>
      </w:r>
      <w:r w:rsidR="00ED0D69">
        <w:t xml:space="preserve">In </w:t>
      </w:r>
      <w:r w:rsidR="0080521B">
        <w:t>information delivery</w:t>
      </w:r>
      <w:r w:rsidR="00ED0D69">
        <w:t xml:space="preserve"> </w:t>
      </w:r>
      <w:r w:rsidR="00C552E3">
        <w:t>phase</w:t>
      </w:r>
      <w:r w:rsidR="0080521B">
        <w:t>,</w:t>
      </w:r>
      <w:r w:rsidR="00ED0D69">
        <w:t xml:space="preserve"> the data warehouse</w:t>
      </w:r>
      <w:r w:rsidR="0088767A">
        <w:t xml:space="preserve"> information is collected by the user</w:t>
      </w:r>
      <w:r w:rsidR="00ED0D69">
        <w:t xml:space="preserve">. </w:t>
      </w:r>
      <w:r w:rsidR="0088767A">
        <w:t>Gathering information from the data warehouse involves many information delivery methods for various users. These information delivery components make it easy to access</w:t>
      </w:r>
      <w:r w:rsidR="00ED0D69">
        <w:t xml:space="preserve">. </w:t>
      </w:r>
      <w:r w:rsidR="00345409">
        <w:t xml:space="preserve">The predefined reports </w:t>
      </w:r>
      <w:r w:rsidR="00ED0D69">
        <w:t>are</w:t>
      </w:r>
      <w:r w:rsidR="00345409">
        <w:t xml:space="preserve"> ad hoc reports</w:t>
      </w:r>
      <w:r w:rsidR="00ED0D69">
        <w:t xml:space="preserve"> for</w:t>
      </w:r>
      <w:r w:rsidR="00345409">
        <w:t xml:space="preserve"> casual and</w:t>
      </w:r>
      <w:r w:rsidR="00ED0D69">
        <w:t xml:space="preserve"> novice user</w:t>
      </w:r>
      <w:r w:rsidR="002836EF">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2836EF">
        <w:fldChar w:fldCharType="separate"/>
      </w:r>
      <w:r w:rsidR="003D7F1D" w:rsidRPr="003D7F1D">
        <w:rPr>
          <w:noProof/>
        </w:rPr>
        <w:t>[12]</w:t>
      </w:r>
      <w:r w:rsidR="002836EF">
        <w:fldChar w:fldCharType="end"/>
      </w:r>
      <w:r w:rsidR="00ED0D69">
        <w:t xml:space="preserve">. Provision for complex queries, </w:t>
      </w:r>
      <w:r w:rsidR="002547F1">
        <w:t xml:space="preserve">statistical analysis and multidimensional analysis are applicable to the need </w:t>
      </w:r>
      <w:r w:rsidR="00ED0D69">
        <w:t xml:space="preserve">of the business analysts and power users. </w:t>
      </w:r>
      <w:r w:rsidR="002547F1">
        <w:t xml:space="preserve">This </w:t>
      </w:r>
      <w:r w:rsidR="002547F1">
        <w:lastRenderedPageBreak/>
        <w:t xml:space="preserve">information fed into the system is </w:t>
      </w:r>
      <w:r w:rsidR="00C552E3">
        <w:t>intended specificall</w:t>
      </w:r>
      <w:r w:rsidR="002547F1">
        <w:t>y for senior executives</w:t>
      </w:r>
      <w:r w:rsidR="00ED0D69">
        <w:t xml:space="preserve">. The function and services for this </w:t>
      </w:r>
      <w:r w:rsidR="00C552E3">
        <w:t>field</w:t>
      </w:r>
      <w:r w:rsidR="00ED0D69">
        <w:t xml:space="preserve"> are:</w:t>
      </w:r>
      <w:r w:rsidR="008E0B70">
        <w:t xml:space="preserve"> </w:t>
      </w:r>
      <w:r w:rsidR="0088767A">
        <w:t>Enables user</w:t>
      </w:r>
      <w:r w:rsidR="00ED0D69">
        <w:t xml:space="preserve"> to </w:t>
      </w:r>
      <w:r w:rsidR="006727FD">
        <w:t xml:space="preserve">acquire </w:t>
      </w:r>
      <w:r w:rsidR="00ED0D69">
        <w:t xml:space="preserve">information from </w:t>
      </w:r>
      <w:r w:rsidR="00345409">
        <w:t xml:space="preserve">the </w:t>
      </w:r>
      <w:r w:rsidR="00ED0D69">
        <w:t>data warehouse</w:t>
      </w:r>
      <w:r w:rsidR="002836EF">
        <w:fldChar w:fldCharType="begin" w:fldLock="1"/>
      </w:r>
      <w:r w:rsidR="00EA4F6E">
        <w:instrText>ADDIN CSL_CITATION {"citationItems":[{"id":"ITEM-1","itemData":{"DOI":"10.5121/ijdms.2012.4503","author":[{"dropping-particle":"","family":"Sheta","given":"Osama E","non-dropping-particle":"","parse-names":false,"suffix":""},{"dropping-particle":"","family":"Eldeen","given":"Ahmed Nour","non-dropping-particle":"","parse-names":false,"suffix":""}],"id":"ITEM-1","issue":"5","issued":{"date-parts":[["2012"]]},"page":"39-46","title":"B UILDING A H EALTH C ARE D ATA W AREHOUSE F OR C ANCER D ISEASES","type":"article-journal","volume":"4"},"uris":["http://www.mendeley.com/documents/?uuid=d4b161d8-c805-4c99-ad0f-0599f36c60b6"]}],"mendeley":{"formattedCitation":"[1]","plainTextFormattedCitation":"[1]","previouslyFormattedCitation":"[1]"},"properties":{"noteIndex":0},"schema":"https://github.com/citation-style-language/schema/raw/master/csl-citation.json"}</w:instrText>
      </w:r>
      <w:r w:rsidR="002836EF">
        <w:fldChar w:fldCharType="separate"/>
      </w:r>
      <w:r w:rsidR="002836EF" w:rsidRPr="002836EF">
        <w:rPr>
          <w:noProof/>
        </w:rPr>
        <w:t>[1]</w:t>
      </w:r>
      <w:r w:rsidR="002836EF">
        <w:fldChar w:fldCharType="end"/>
      </w:r>
      <w:r w:rsidR="008E0B70">
        <w:t xml:space="preserve">, </w:t>
      </w:r>
      <w:r w:rsidR="00345409">
        <w:t>the a</w:t>
      </w:r>
      <w:r w:rsidR="00ED0D69">
        <w:t xml:space="preserve">ggregate table </w:t>
      </w:r>
      <w:r w:rsidR="006727FD">
        <w:t>allows</w:t>
      </w:r>
      <w:r w:rsidR="0088767A">
        <w:t xml:space="preserve"> </w:t>
      </w:r>
      <w:r w:rsidR="00ED0D69">
        <w:t xml:space="preserve">execution of </w:t>
      </w:r>
      <w:r w:rsidR="00182F0B">
        <w:t xml:space="preserve">analysis and </w:t>
      </w:r>
      <w:r w:rsidR="00ED0D69">
        <w:t xml:space="preserve">results </w:t>
      </w:r>
      <w:r w:rsidR="006727FD">
        <w:t xml:space="preserve">faster </w:t>
      </w:r>
      <w:r w:rsidR="0088767A">
        <w:t>using</w:t>
      </w:r>
      <w:r w:rsidR="00ED0D69">
        <w:t xml:space="preserve"> queries</w:t>
      </w:r>
      <w:r w:rsidR="002836EF">
        <w:fldChar w:fldCharType="begin" w:fldLock="1"/>
      </w:r>
      <w:r w:rsidR="002836EF">
        <w:instrText>ADDIN CSL_CITATION {"citationItems":[{"id":"ITEM-1","itemData":{"DOI":"10.5121/ijdms.2012.4503","author":[{"dropping-particle":"","family":"Sheta","given":"Osama E","non-dropping-particle":"","parse-names":false,"suffix":""},{"dropping-particle":"","family":"Eldeen","given":"Ahmed Nour","non-dropping-particle":"","parse-names":false,"suffix":""}],"id":"ITEM-1","issue":"5","issued":{"date-parts":[["2012"]]},"page":"39-46","title":"B UILDING A H EALTH C ARE D ATA W AREHOUSE F OR C ANCER D ISEASES","type":"article-journal","volume":"4"},"uris":["http://www.mendeley.com/documents/?uuid=d4b161d8-c805-4c99-ad0f-0599f36c60b6"]}],"mendeley":{"formattedCitation":"[1]","plainTextFormattedCitation":"[1]","previouslyFormattedCitation":"[1]"},"properties":{"noteIndex":0},"schema":"https://github.com/citation-style-language/schema/raw/master/csl-citation.json"}</w:instrText>
      </w:r>
      <w:r w:rsidR="002836EF">
        <w:fldChar w:fldCharType="separate"/>
      </w:r>
      <w:r w:rsidR="002836EF" w:rsidRPr="002836EF">
        <w:rPr>
          <w:noProof/>
        </w:rPr>
        <w:t>[1]</w:t>
      </w:r>
      <w:r w:rsidR="002836EF">
        <w:fldChar w:fldCharType="end"/>
      </w:r>
      <w:r w:rsidR="008E0B70">
        <w:t xml:space="preserve"> and </w:t>
      </w:r>
      <w:r w:rsidR="00ED0D69">
        <w:t>it is easy to perform complex analysis</w:t>
      </w:r>
      <w:r w:rsidR="0088767A">
        <w:t xml:space="preserve"> by using Online Analytical Processing (OLAP)</w:t>
      </w:r>
      <w:r w:rsidR="00ED0D69">
        <w:t>.</w:t>
      </w:r>
    </w:p>
    <w:p w14:paraId="11A94D24" w14:textId="77777777" w:rsidR="000E24A5" w:rsidRDefault="000E24A5" w:rsidP="000E24A5">
      <w:pPr>
        <w:pStyle w:val="ListParagraph"/>
        <w:spacing w:before="240"/>
        <w:jc w:val="both"/>
      </w:pPr>
    </w:p>
    <w:p w14:paraId="26A447BC" w14:textId="01CE48DE" w:rsidR="00ED0D69" w:rsidRPr="00237759" w:rsidRDefault="00EB61CF" w:rsidP="00237759">
      <w:pPr>
        <w:pStyle w:val="ListParagraph"/>
        <w:numPr>
          <w:ilvl w:val="0"/>
          <w:numId w:val="12"/>
        </w:numPr>
        <w:spacing w:before="240"/>
        <w:jc w:val="both"/>
        <w:rPr>
          <w:b/>
          <w:bCs/>
          <w:sz w:val="28"/>
          <w:szCs w:val="28"/>
        </w:rPr>
      </w:pPr>
      <w:r w:rsidRPr="00237759">
        <w:rPr>
          <w:b/>
          <w:bCs/>
          <w:sz w:val="28"/>
          <w:szCs w:val="28"/>
        </w:rPr>
        <w:t xml:space="preserve">Building Health Care Data Warehouse </w:t>
      </w:r>
      <w:r w:rsidR="000E24A5" w:rsidRPr="00237759">
        <w:rPr>
          <w:b/>
          <w:bCs/>
          <w:sz w:val="28"/>
          <w:szCs w:val="28"/>
        </w:rPr>
        <w:t>for</w:t>
      </w:r>
      <w:r w:rsidRPr="00237759">
        <w:rPr>
          <w:b/>
          <w:bCs/>
          <w:sz w:val="28"/>
          <w:szCs w:val="28"/>
        </w:rPr>
        <w:t xml:space="preserve"> Covid-19</w:t>
      </w:r>
    </w:p>
    <w:p w14:paraId="5DF55A80" w14:textId="7518B73C" w:rsidR="002A72C6" w:rsidRDefault="00933EE9" w:rsidP="00EB61CF">
      <w:pPr>
        <w:spacing w:before="240"/>
        <w:jc w:val="both"/>
      </w:pPr>
      <w:r>
        <w:t>The most important thing for any health care organization is both successful health care and financial sustainability</w:t>
      </w:r>
      <w:r w:rsidR="00ED0D69">
        <w:t xml:space="preserve">. </w:t>
      </w:r>
      <w:r>
        <w:t>Data on the accuracy of the diagnosis, the efficacy of the procedures, the performance of the physicians and the cost of the service are critical concerns for the health care center</w:t>
      </w:r>
      <w:r w:rsidR="00ED0D69">
        <w:t xml:space="preserve">. </w:t>
      </w:r>
      <w:r w:rsidR="002A72C6">
        <w:t xml:space="preserve">The health care sector is unique should aim to balance efforts </w:t>
      </w:r>
      <w:r w:rsidR="001E2CB9">
        <w:t>to enhance</w:t>
      </w:r>
      <w:r w:rsidR="002A72C6">
        <w:t xml:space="preserve"> the quality of individuals with efforts to minimize cost for employers at par with the governments</w:t>
      </w:r>
      <w:r w:rsidR="00ED0D69">
        <w:t xml:space="preserve">. </w:t>
      </w:r>
      <w:r w:rsidR="002A72C6">
        <w:t>Recently, many forms of COVID-19 viruses have spread in seasonal epidemics The design of a health care center data warehouse for COVID-19 diagnostics is very different from other industries. But much like the software development project, the data warehouse retains a stage-by-step process. Now since this pandemic is the highest issue to be pondered upon, this paper outlines the following two basic stage to build a health care data warehouse for COVID-19 diagnostics.</w:t>
      </w:r>
    </w:p>
    <w:p w14:paraId="27EF3AFC" w14:textId="13558909" w:rsidR="002B2976" w:rsidRDefault="002B2976" w:rsidP="002B2976">
      <w:pPr>
        <w:spacing w:before="240"/>
        <w:jc w:val="center"/>
      </w:pPr>
      <w:r>
        <w:rPr>
          <w:noProof/>
        </w:rPr>
        <w:drawing>
          <wp:inline distT="0" distB="0" distL="0" distR="0" wp14:anchorId="49270DF5" wp14:editId="20022F18">
            <wp:extent cx="3893820" cy="1988820"/>
            <wp:effectExtent l="0" t="0" r="0" b="0"/>
            <wp:docPr id="50" name="Picture 50"/>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93820" cy="1988820"/>
                    </a:xfrm>
                    <a:prstGeom prst="rect">
                      <a:avLst/>
                    </a:prstGeom>
                  </pic:spPr>
                </pic:pic>
              </a:graphicData>
            </a:graphic>
          </wp:inline>
        </w:drawing>
      </w:r>
    </w:p>
    <w:p w14:paraId="0BB247C3" w14:textId="62344A98" w:rsidR="002B2976" w:rsidRDefault="002B2976" w:rsidP="004A5CD4">
      <w:pPr>
        <w:pStyle w:val="ListParagraph"/>
        <w:ind w:left="0"/>
        <w:jc w:val="center"/>
        <w:rPr>
          <w:b/>
          <w:bCs/>
        </w:rPr>
      </w:pPr>
      <w:r>
        <w:rPr>
          <w:b/>
          <w:bCs/>
        </w:rPr>
        <w:t>Fig.2.</w:t>
      </w:r>
      <w:r w:rsidR="004A5CD4">
        <w:rPr>
          <w:b/>
          <w:bCs/>
        </w:rPr>
        <w:t xml:space="preserve"> H</w:t>
      </w:r>
      <w:r>
        <w:rPr>
          <w:b/>
          <w:bCs/>
        </w:rPr>
        <w:t>ealth care value circle</w:t>
      </w:r>
    </w:p>
    <w:p w14:paraId="74A7CA38" w14:textId="5C04B64D" w:rsidR="00BC7B36" w:rsidRDefault="00ED0D69" w:rsidP="00EB61CF">
      <w:pPr>
        <w:spacing w:before="240"/>
        <w:jc w:val="both"/>
      </w:pPr>
      <w:r>
        <w:t xml:space="preserve">A data warehouse is </w:t>
      </w:r>
      <w:r w:rsidR="004B1DCE">
        <w:t>a business intelligence</w:t>
      </w:r>
      <w:r>
        <w:t xml:space="preserve"> delivery system</w:t>
      </w:r>
      <w:r w:rsidR="00182F0B">
        <w:t xml:space="preserve"> of information</w:t>
      </w:r>
      <w:r>
        <w:t xml:space="preserve">. </w:t>
      </w:r>
      <w:r w:rsidR="004B1DCE">
        <w:t xml:space="preserve">This provides solutions to the </w:t>
      </w:r>
      <w:r w:rsidR="00A7532A">
        <w:t>user’s</w:t>
      </w:r>
      <w:r w:rsidR="004B1DCE">
        <w:t xml:space="preserve"> problem with strategic information at phase of defining the requirements, in accordance to what exactly the users need.</w:t>
      </w:r>
      <w:r>
        <w:t xml:space="preserve"> With </w:t>
      </w:r>
      <w:r w:rsidR="00182F0B">
        <w:t xml:space="preserve">the approach of </w:t>
      </w:r>
      <w:r>
        <w:t>top-down</w:t>
      </w:r>
      <w:r w:rsidR="00A7532A">
        <w:t>,</w:t>
      </w:r>
      <w:r w:rsidR="00A7532A" w:rsidRPr="00A7532A">
        <w:t xml:space="preserve"> </w:t>
      </w:r>
      <w:r w:rsidR="00A7532A">
        <w:t>the warehouse is de</w:t>
      </w:r>
      <w:r w:rsidR="00182F0B">
        <w:t>signed</w:t>
      </w:r>
      <w:r w:rsidR="00A7532A">
        <w:t xml:space="preserve"> on a third normal form relational data model which in turn forms the data warehouse</w:t>
      </w:r>
      <w:r w:rsidR="00FA67E9">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FA67E9">
        <w:fldChar w:fldCharType="separate"/>
      </w:r>
      <w:r w:rsidR="003D7F1D" w:rsidRPr="003D7F1D">
        <w:rPr>
          <w:noProof/>
        </w:rPr>
        <w:t>[12]</w:t>
      </w:r>
      <w:r w:rsidR="00FA67E9">
        <w:fldChar w:fldCharType="end"/>
      </w:r>
      <w:r>
        <w:t>. Th</w:t>
      </w:r>
      <w:r w:rsidR="00A7532A">
        <w:t>is</w:t>
      </w:r>
      <w:r>
        <w:t xml:space="preserve"> business analysis stage consist</w:t>
      </w:r>
      <w:r w:rsidR="00A7532A">
        <w:t>s</w:t>
      </w:r>
      <w:r>
        <w:t xml:space="preserve"> of</w:t>
      </w:r>
      <w:r w:rsidR="00A7532A">
        <w:t xml:space="preserve"> the</w:t>
      </w:r>
      <w:r>
        <w:t xml:space="preserve"> business requirement and business process analysis.</w:t>
      </w:r>
      <w:r w:rsidR="00FE0710">
        <w:t xml:space="preserve"> </w:t>
      </w:r>
      <w:r w:rsidR="0080521B">
        <w:t>The Business process analysis</w:t>
      </w:r>
      <w:r w:rsidR="00A7532A">
        <w:t xml:space="preserve"> involves a case diagram of 4 actors namely the Doctors, Patient, Pathologist and an Executive Manager</w:t>
      </w:r>
      <w:r w:rsidR="00BC7B36">
        <w:t xml:space="preserve">. </w:t>
      </w:r>
      <w:r w:rsidR="00B066E9" w:rsidRPr="00B066E9">
        <w:t xml:space="preserve">As the patient comes to treat themselves to the health care centers.  the doctor sends them to the pathology according to the symptoms for any medical examination. </w:t>
      </w:r>
      <w:r w:rsidR="00BC7B36">
        <w:t xml:space="preserve"> As per their </w:t>
      </w:r>
      <w:r w:rsidR="00A43AB3">
        <w:t xml:space="preserve">reports of </w:t>
      </w:r>
      <w:r w:rsidR="00BC7B36">
        <w:t xml:space="preserve">medical test, doctors </w:t>
      </w:r>
      <w:r w:rsidR="00B066E9">
        <w:t>diagnose the flu</w:t>
      </w:r>
      <w:r w:rsidR="00BC7B36">
        <w:t xml:space="preserve"> and </w:t>
      </w:r>
      <w:r w:rsidR="00B066E9">
        <w:t>the treatment begins</w:t>
      </w:r>
      <w:r w:rsidR="00BC7B36">
        <w:t>.</w:t>
      </w:r>
    </w:p>
    <w:p w14:paraId="54B7CBD2" w14:textId="36D7A354" w:rsidR="00C76802" w:rsidRDefault="00C76802" w:rsidP="005836DD">
      <w:pPr>
        <w:spacing w:before="240"/>
        <w:jc w:val="center"/>
      </w:pPr>
      <w:r w:rsidRPr="005836DD">
        <w:rPr>
          <w:b/>
          <w:bCs/>
        </w:rPr>
        <w:lastRenderedPageBreak/>
        <w:t>Fig</w:t>
      </w:r>
      <w:r w:rsidR="005836DD" w:rsidRPr="005836DD">
        <w:rPr>
          <w:b/>
          <w:bCs/>
        </w:rPr>
        <w:t>.</w:t>
      </w:r>
      <w:r w:rsidR="005836DD">
        <w:rPr>
          <w:b/>
          <w:bCs/>
        </w:rPr>
        <w:t>3</w:t>
      </w:r>
      <w:r w:rsidR="005836DD" w:rsidRPr="005836DD">
        <w:rPr>
          <w:b/>
          <w:bCs/>
        </w:rPr>
        <w:t>.</w:t>
      </w:r>
      <w:r w:rsidRPr="005836DD">
        <w:rPr>
          <w:b/>
          <w:bCs/>
        </w:rPr>
        <w:t xml:space="preserve"> </w:t>
      </w:r>
      <w:r w:rsidR="00FB1823">
        <w:rPr>
          <w:b/>
          <w:bCs/>
        </w:rPr>
        <w:t>COVID-19</w:t>
      </w:r>
      <w:r w:rsidRPr="005836DD">
        <w:rPr>
          <w:b/>
          <w:bCs/>
        </w:rPr>
        <w:t xml:space="preserve"> data warehouse use case diagram.</w:t>
      </w:r>
      <w:r>
        <w:t xml:space="preserve"> </w:t>
      </w:r>
      <w:r>
        <w:rPr>
          <w:noProof/>
        </w:rPr>
        <mc:AlternateContent>
          <mc:Choice Requires="wpc">
            <w:drawing>
              <wp:anchor distT="0" distB="0" distL="114300" distR="114300" simplePos="0" relativeHeight="251660800" behindDoc="0" locked="0" layoutInCell="1" allowOverlap="1" wp14:anchorId="6FA398A1" wp14:editId="16D7E8B2">
                <wp:simplePos x="0" y="0"/>
                <wp:positionH relativeFrom="column">
                  <wp:posOffset>594360</wp:posOffset>
                </wp:positionH>
                <wp:positionV relativeFrom="paragraph">
                  <wp:posOffset>0</wp:posOffset>
                </wp:positionV>
                <wp:extent cx="5026025" cy="2550160"/>
                <wp:effectExtent l="0" t="0" r="3175" b="2540"/>
                <wp:wrapTopAndBottom/>
                <wp:docPr id="90" name="Canvas 90"/>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57" name="Smiley Face 89"/>
                        <wps:cNvSpPr>
                          <a:spLocks noChangeArrowheads="1"/>
                        </wps:cNvSpPr>
                        <wps:spPr bwMode="auto">
                          <a:xfrm>
                            <a:off x="152302" y="601007"/>
                            <a:ext cx="281103" cy="256004"/>
                          </a:xfrm>
                          <a:prstGeom prst="smileyFace">
                            <a:avLst>
                              <a:gd name="adj" fmla="val 4653"/>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58" name="Straight Connector 90"/>
                        <wps:cNvCnPr>
                          <a:cxnSpLocks/>
                        </wps:cNvCnPr>
                        <wps:spPr bwMode="auto">
                          <a:xfrm flipV="1">
                            <a:off x="99401" y="857010"/>
                            <a:ext cx="375804"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9" name="Straight Connector 91"/>
                        <wps:cNvCnPr>
                          <a:cxnSpLocks/>
                          <a:stCxn id="57" idx="4"/>
                        </wps:cNvCnPr>
                        <wps:spPr bwMode="auto">
                          <a:xfrm>
                            <a:off x="292903" y="857010"/>
                            <a:ext cx="0" cy="467607"/>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1" name="Straight Connector 92"/>
                        <wps:cNvCnPr>
                          <a:cxnSpLocks/>
                        </wps:cNvCnPr>
                        <wps:spPr bwMode="auto">
                          <a:xfrm flipH="1">
                            <a:off x="152302" y="1324617"/>
                            <a:ext cx="140602" cy="177402"/>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2" name="Straight Connector 93"/>
                        <wps:cNvCnPr>
                          <a:cxnSpLocks/>
                        </wps:cNvCnPr>
                        <wps:spPr bwMode="auto">
                          <a:xfrm>
                            <a:off x="292903" y="1324617"/>
                            <a:ext cx="182302" cy="177402"/>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3" name="Smiley Face 94"/>
                        <wps:cNvSpPr>
                          <a:spLocks noChangeArrowheads="1"/>
                        </wps:cNvSpPr>
                        <wps:spPr bwMode="auto">
                          <a:xfrm>
                            <a:off x="3871046" y="286502"/>
                            <a:ext cx="281103" cy="256004"/>
                          </a:xfrm>
                          <a:prstGeom prst="smileyFace">
                            <a:avLst>
                              <a:gd name="adj" fmla="val 4653"/>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64" name="Straight Connector 95"/>
                        <wps:cNvCnPr>
                          <a:cxnSpLocks/>
                        </wps:cNvCnPr>
                        <wps:spPr bwMode="auto">
                          <a:xfrm flipV="1">
                            <a:off x="3818246" y="542506"/>
                            <a:ext cx="375704"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5" name="Straight Connector 96"/>
                        <wps:cNvCnPr>
                          <a:cxnSpLocks/>
                          <a:stCxn id="63" idx="4"/>
                        </wps:cNvCnPr>
                        <wps:spPr bwMode="auto">
                          <a:xfrm>
                            <a:off x="4011648" y="542506"/>
                            <a:ext cx="0" cy="467607"/>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6" name="Straight Connector 97"/>
                        <wps:cNvCnPr>
                          <a:cxnSpLocks/>
                        </wps:cNvCnPr>
                        <wps:spPr bwMode="auto">
                          <a:xfrm flipH="1">
                            <a:off x="3871046" y="1010113"/>
                            <a:ext cx="140602" cy="177402"/>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7" name="Straight Connector 98"/>
                        <wps:cNvCnPr>
                          <a:cxnSpLocks/>
                        </wps:cNvCnPr>
                        <wps:spPr bwMode="auto">
                          <a:xfrm>
                            <a:off x="4011648" y="1010113"/>
                            <a:ext cx="182302" cy="177402"/>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68" name="Smiley Face 99"/>
                        <wps:cNvSpPr>
                          <a:spLocks noChangeArrowheads="1"/>
                        </wps:cNvSpPr>
                        <wps:spPr bwMode="auto">
                          <a:xfrm>
                            <a:off x="3863446" y="1491619"/>
                            <a:ext cx="281103" cy="256104"/>
                          </a:xfrm>
                          <a:prstGeom prst="smileyFace">
                            <a:avLst>
                              <a:gd name="adj" fmla="val 4653"/>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69" name="Straight Connector 100"/>
                        <wps:cNvCnPr>
                          <a:cxnSpLocks/>
                        </wps:cNvCnPr>
                        <wps:spPr bwMode="auto">
                          <a:xfrm flipV="1">
                            <a:off x="3810545" y="1747723"/>
                            <a:ext cx="375804"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70" name="Straight Connector 101"/>
                        <wps:cNvCnPr>
                          <a:cxnSpLocks/>
                          <a:stCxn id="68" idx="4"/>
                        </wps:cNvCnPr>
                        <wps:spPr bwMode="auto">
                          <a:xfrm>
                            <a:off x="4003948" y="1747723"/>
                            <a:ext cx="7500" cy="406706"/>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71" name="Straight Connector 102"/>
                        <wps:cNvCnPr>
                          <a:cxnSpLocks/>
                        </wps:cNvCnPr>
                        <wps:spPr bwMode="auto">
                          <a:xfrm flipH="1">
                            <a:off x="3924347" y="2139128"/>
                            <a:ext cx="79601" cy="137202"/>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72" name="Straight Connector 103"/>
                        <wps:cNvCnPr>
                          <a:cxnSpLocks/>
                        </wps:cNvCnPr>
                        <wps:spPr bwMode="auto">
                          <a:xfrm>
                            <a:off x="4011548" y="2139128"/>
                            <a:ext cx="103301" cy="129602"/>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73" name="Oval 104"/>
                        <wps:cNvSpPr>
                          <a:spLocks noChangeArrowheads="1"/>
                        </wps:cNvSpPr>
                        <wps:spPr bwMode="auto">
                          <a:xfrm>
                            <a:off x="1397217" y="35999"/>
                            <a:ext cx="1474418" cy="335305"/>
                          </a:xfrm>
                          <a:prstGeom prst="ellipse">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4F4264BD" w14:textId="77777777" w:rsidR="00FE0C19" w:rsidRDefault="00FE0C19" w:rsidP="00C76802">
                              <w:pPr>
                                <w:jc w:val="center"/>
                                <w:rPr>
                                  <w:sz w:val="18"/>
                                  <w:szCs w:val="18"/>
                                </w:rPr>
                              </w:pPr>
                              <w:r>
                                <w:rPr>
                                  <w:rFonts w:hAnsi="Calibri"/>
                                  <w:color w:val="FFFFFF" w:themeColor="light1"/>
                                  <w:kern w:val="24"/>
                                  <w:sz w:val="18"/>
                                  <w:szCs w:val="18"/>
                                </w:rPr>
                                <w:t>Seek Consultation</w:t>
                              </w:r>
                            </w:p>
                          </w:txbxContent>
                        </wps:txbx>
                        <wps:bodyPr rot="0" vert="horz" wrap="square" lIns="91440" tIns="45720" rIns="91440" bIns="45720" anchor="ctr" anchorCtr="0" upright="1">
                          <a:noAutofit/>
                        </wps:bodyPr>
                      </wps:wsp>
                      <wps:wsp>
                        <wps:cNvPr id="74" name="Oval 105"/>
                        <wps:cNvSpPr>
                          <a:spLocks noChangeArrowheads="1"/>
                        </wps:cNvSpPr>
                        <wps:spPr bwMode="auto">
                          <a:xfrm>
                            <a:off x="1530718" y="1488419"/>
                            <a:ext cx="1105313" cy="528807"/>
                          </a:xfrm>
                          <a:prstGeom prst="ellipse">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72A26860" w14:textId="77777777" w:rsidR="00FE0C19" w:rsidRDefault="00FE0C19" w:rsidP="00C76802">
                              <w:pPr>
                                <w:jc w:val="center"/>
                                <w:rPr>
                                  <w:sz w:val="18"/>
                                  <w:szCs w:val="18"/>
                                </w:rPr>
                              </w:pPr>
                              <w:r>
                                <w:rPr>
                                  <w:rFonts w:hAnsi="Calibri"/>
                                  <w:color w:val="FFFFFF" w:themeColor="light1"/>
                                  <w:kern w:val="24"/>
                                  <w:sz w:val="18"/>
                                  <w:szCs w:val="18"/>
                                </w:rPr>
                                <w:t>Propose Treatment</w:t>
                              </w:r>
                            </w:p>
                          </w:txbxContent>
                        </wps:txbx>
                        <wps:bodyPr rot="0" vert="horz" wrap="square" lIns="91440" tIns="45720" rIns="91440" bIns="45720" anchor="ctr" anchorCtr="0" upright="1">
                          <a:noAutofit/>
                        </wps:bodyPr>
                      </wps:wsp>
                      <wps:wsp>
                        <wps:cNvPr id="75" name="Oval 106"/>
                        <wps:cNvSpPr>
                          <a:spLocks noChangeArrowheads="1"/>
                        </wps:cNvSpPr>
                        <wps:spPr bwMode="auto">
                          <a:xfrm>
                            <a:off x="1470318" y="714208"/>
                            <a:ext cx="1211914" cy="548608"/>
                          </a:xfrm>
                          <a:prstGeom prst="ellipse">
                            <a:avLst/>
                          </a:prstGeom>
                          <a:solidFill>
                            <a:schemeClr val="accent1">
                              <a:lumMod val="100000"/>
                              <a:lumOff val="0"/>
                            </a:schemeClr>
                          </a:solidFill>
                          <a:ln w="12700">
                            <a:solidFill>
                              <a:schemeClr val="accent1">
                                <a:lumMod val="50000"/>
                                <a:lumOff val="0"/>
                              </a:schemeClr>
                            </a:solidFill>
                            <a:miter lim="800000"/>
                            <a:headEnd/>
                            <a:tailEnd/>
                          </a:ln>
                        </wps:spPr>
                        <wps:txbx>
                          <w:txbxContent>
                            <w:p w14:paraId="0088637D" w14:textId="77777777" w:rsidR="00FE0C19" w:rsidRDefault="00FE0C19" w:rsidP="00C76802">
                              <w:pPr>
                                <w:jc w:val="center"/>
                                <w:rPr>
                                  <w:sz w:val="18"/>
                                  <w:szCs w:val="18"/>
                                </w:rPr>
                              </w:pPr>
                              <w:r>
                                <w:rPr>
                                  <w:rFonts w:hAnsi="Calibri"/>
                                  <w:color w:val="FFFFFF" w:themeColor="light1"/>
                                  <w:kern w:val="24"/>
                                  <w:sz w:val="18"/>
                                  <w:szCs w:val="18"/>
                                </w:rPr>
                                <w:t>Perform Diagnosis</w:t>
                              </w:r>
                            </w:p>
                          </w:txbxContent>
                        </wps:txbx>
                        <wps:bodyPr rot="0" vert="horz" wrap="square" lIns="91440" tIns="45720" rIns="91440" bIns="45720" anchor="ctr" anchorCtr="0" upright="1">
                          <a:noAutofit/>
                        </wps:bodyPr>
                      </wps:wsp>
                      <wps:wsp>
                        <wps:cNvPr id="78" name="Rectangle 107"/>
                        <wps:cNvSpPr>
                          <a:spLocks noChangeArrowheads="1"/>
                        </wps:cNvSpPr>
                        <wps:spPr bwMode="auto">
                          <a:xfrm>
                            <a:off x="1347616" y="531306"/>
                            <a:ext cx="1537918" cy="1645923"/>
                          </a:xfrm>
                          <a:prstGeom prst="rect">
                            <a:avLst/>
                          </a:prstGeom>
                          <a:noFill/>
                          <a:ln w="9525">
                            <a:solidFill>
                              <a:schemeClr val="accent1">
                                <a:lumMod val="100000"/>
                                <a:lumOff val="0"/>
                              </a:schemeClr>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9" name="Straight Connector 108"/>
                        <wps:cNvCnPr>
                          <a:cxnSpLocks/>
                          <a:endCxn id="73" idx="2"/>
                        </wps:cNvCnPr>
                        <wps:spPr bwMode="auto">
                          <a:xfrm flipV="1">
                            <a:off x="615307" y="203601"/>
                            <a:ext cx="781909" cy="806511"/>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80" name="Straight Connector 109"/>
                        <wps:cNvCnPr>
                          <a:cxnSpLocks/>
                          <a:endCxn id="75" idx="2"/>
                        </wps:cNvCnPr>
                        <wps:spPr bwMode="auto">
                          <a:xfrm flipV="1">
                            <a:off x="608707" y="988512"/>
                            <a:ext cx="861610" cy="2400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81" name="Straight Connector 110"/>
                        <wps:cNvCnPr>
                          <a:cxnSpLocks noChangeShapeType="1"/>
                          <a:endCxn id="74" idx="2"/>
                        </wps:cNvCnPr>
                        <wps:spPr bwMode="auto">
                          <a:xfrm>
                            <a:off x="608907" y="1012513"/>
                            <a:ext cx="921811" cy="74031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82" name="Straight Connector 111"/>
                        <wps:cNvCnPr>
                          <a:cxnSpLocks/>
                          <a:stCxn id="73" idx="6"/>
                        </wps:cNvCnPr>
                        <wps:spPr bwMode="auto">
                          <a:xfrm>
                            <a:off x="2871434" y="203601"/>
                            <a:ext cx="912511" cy="795411"/>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83" name="Straight Connector 112"/>
                        <wps:cNvCnPr>
                          <a:cxnSpLocks/>
                          <a:endCxn id="74" idx="6"/>
                        </wps:cNvCnPr>
                        <wps:spPr bwMode="auto">
                          <a:xfrm flipH="1">
                            <a:off x="2635931" y="999012"/>
                            <a:ext cx="1140014" cy="75381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84" name="Straight Connector 113"/>
                        <wps:cNvCnPr>
                          <a:cxnSpLocks/>
                        </wps:cNvCnPr>
                        <wps:spPr bwMode="auto">
                          <a:xfrm>
                            <a:off x="2671132" y="995812"/>
                            <a:ext cx="1104413"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86" name="Straight Connector 114"/>
                        <wps:cNvCnPr>
                          <a:cxnSpLocks noChangeShapeType="1"/>
                        </wps:cNvCnPr>
                        <wps:spPr bwMode="auto">
                          <a:xfrm>
                            <a:off x="2682232" y="999012"/>
                            <a:ext cx="980612" cy="908413"/>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87" name="TextBox 65"/>
                        <wps:cNvSpPr txBox="1">
                          <a:spLocks noChangeArrowheads="1"/>
                        </wps:cNvSpPr>
                        <wps:spPr bwMode="auto">
                          <a:xfrm>
                            <a:off x="3749045" y="1207615"/>
                            <a:ext cx="1241425" cy="39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A6C2F" w14:textId="77777777" w:rsidR="00FE0C19" w:rsidRDefault="00FE0C19" w:rsidP="00C76802">
                              <w:pPr>
                                <w:rPr>
                                  <w:sz w:val="24"/>
                                  <w:szCs w:val="24"/>
                                </w:rPr>
                              </w:pPr>
                              <w:r>
                                <w:rPr>
                                  <w:rFonts w:hAnsi="Calibri"/>
                                  <w:color w:val="000000" w:themeColor="text1"/>
                                  <w:kern w:val="24"/>
                                  <w:sz w:val="24"/>
                                  <w:szCs w:val="24"/>
                                </w:rPr>
                                <w:t xml:space="preserve">Doctor </w:t>
                              </w:r>
                            </w:p>
                          </w:txbxContent>
                        </wps:txbx>
                        <wps:bodyPr rot="0" vert="horz" wrap="square" lIns="91440" tIns="45720" rIns="91440" bIns="45720" anchor="t" anchorCtr="0" upright="1">
                          <a:spAutoFit/>
                        </wps:bodyPr>
                      </wps:wsp>
                      <wps:wsp>
                        <wps:cNvPr id="88" name="TextBox 66"/>
                        <wps:cNvSpPr txBox="1">
                          <a:spLocks noChangeArrowheads="1"/>
                        </wps:cNvSpPr>
                        <wps:spPr bwMode="auto">
                          <a:xfrm>
                            <a:off x="3626243" y="2240730"/>
                            <a:ext cx="872510" cy="309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CB9547" w14:textId="77777777" w:rsidR="00FE0C19" w:rsidRDefault="00FE0C19" w:rsidP="00C76802">
                              <w:pPr>
                                <w:rPr>
                                  <w:sz w:val="24"/>
                                  <w:szCs w:val="24"/>
                                </w:rPr>
                              </w:pPr>
                              <w:r>
                                <w:rPr>
                                  <w:rFonts w:hAnsi="Calibri"/>
                                  <w:color w:val="000000" w:themeColor="text1"/>
                                  <w:kern w:val="24"/>
                                  <w:sz w:val="24"/>
                                  <w:szCs w:val="24"/>
                                </w:rPr>
                                <w:t xml:space="preserve">Pathologist </w:t>
                              </w:r>
                            </w:p>
                          </w:txbxContent>
                        </wps:txbx>
                        <wps:bodyPr rot="0" vert="horz" wrap="none" lIns="91440" tIns="45720" rIns="91440" bIns="45720" anchor="t" anchorCtr="0" upright="1">
                          <a:noAutofit/>
                        </wps:bodyPr>
                      </wps:wsp>
                      <wps:wsp>
                        <wps:cNvPr id="89" name="TextBox 72"/>
                        <wps:cNvSpPr txBox="1">
                          <a:spLocks noChangeArrowheads="1"/>
                        </wps:cNvSpPr>
                        <wps:spPr bwMode="auto">
                          <a:xfrm>
                            <a:off x="0" y="1633021"/>
                            <a:ext cx="621665" cy="393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9F51DE" w14:textId="77777777" w:rsidR="00FE0C19" w:rsidRDefault="00FE0C19" w:rsidP="00C76802">
                              <w:pPr>
                                <w:rPr>
                                  <w:sz w:val="24"/>
                                  <w:szCs w:val="24"/>
                                </w:rPr>
                              </w:pPr>
                              <w:r>
                                <w:rPr>
                                  <w:rFonts w:hAnsi="Calibri"/>
                                  <w:color w:val="000000" w:themeColor="text1"/>
                                  <w:kern w:val="24"/>
                                  <w:sz w:val="24"/>
                                  <w:szCs w:val="24"/>
                                </w:rPr>
                                <w:t xml:space="preserve">Patient </w:t>
                              </w:r>
                            </w:p>
                          </w:txbxContent>
                        </wps:txbx>
                        <wps:bodyPr rot="0" vert="horz" wrap="none" lIns="91440" tIns="45720" rIns="91440" bIns="45720" anchor="t" anchorCtr="0" upright="1">
                          <a:spAutoFit/>
                        </wps:bodyPr>
                      </wps:wsp>
                    </wpc:wpc>
                  </a:graphicData>
                </a:graphic>
                <wp14:sizeRelH relativeFrom="margin">
                  <wp14:pctWidth>0</wp14:pctWidth>
                </wp14:sizeRelH>
                <wp14:sizeRelV relativeFrom="margin">
                  <wp14:pctHeight>0</wp14:pctHeight>
                </wp14:sizeRelV>
              </wp:anchor>
            </w:drawing>
          </mc:Choice>
          <mc:Fallback>
            <w:pict>
              <v:group w14:anchorId="6FA398A1" id="Canvas 90" o:spid="_x0000_s1026" editas="canvas" style="position:absolute;left:0;text-align:left;margin-left:46.8pt;margin-top:0;width:395.75pt;height:200.8pt;z-index:251660800;mso-width-relative:margin;mso-height-relative:margin" coordsize="50260,25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260;height:25501;visibility:visible;mso-wrap-style:square" filled="t">
                  <v:fill o:detectmouseclick="t"/>
                  <v:path o:connecttype="none"/>
                </v:shape>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89" o:spid="_x0000_s1028" type="#_x0000_t96" style="position:absolute;left:1523;top:6010;width:2811;height:2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" fillcolor="#4472c4 [3204]" strokecolor="#1f3763 [1604]" strokeweight="1pt">
                  <v:stroke joinstyle="miter"/>
                </v:shape>
                <v:line id="Straight Connector 90" o:spid="_x0000_s1029" style="position:absolute;flip:y;visibility:visible;mso-wrap-style:square" from="994,8570" to="4752,8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" strokecolor="#4472c4 [3204]" strokeweight=".5pt">
                  <v:stroke joinstyle="miter"/>
                  <o:lock v:ext="edit" shapetype="f"/>
                </v:line>
                <v:line id="Straight Connector 91" o:spid="_x0000_s1030" style="position:absolute;visibility:visible;mso-wrap-style:square" from="2929,8570" to="2929,13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" strokecolor="#4472c4 [3204]" strokeweight=".5pt">
                  <v:stroke joinstyle="miter"/>
                  <o:lock v:ext="edit" shapetype="f"/>
                </v:line>
                <v:line id="Straight Connector 92" o:spid="_x0000_s1031" style="position:absolute;flip:x;visibility:visible;mso-wrap-style:square" from="1523,13246" to="2929,15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" strokecolor="#4472c4 [3204]" strokeweight=".5pt">
                  <v:stroke joinstyle="miter"/>
                  <o:lock v:ext="edit" shapetype="f"/>
                </v:line>
                <v:line id="Straight Connector 93" o:spid="_x0000_s1032" style="position:absolute;visibility:visible;mso-wrap-style:square" from="2929,13246" to="4752,15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" strokecolor="#4472c4 [3204]" strokeweight=".5pt">
                  <v:stroke joinstyle="miter"/>
                  <o:lock v:ext="edit" shapetype="f"/>
                </v:line>
                <v:shape id="Smiley Face 94" o:spid="_x0000_s1033" type="#_x0000_t96" style="position:absolute;left:38710;top:2865;width:2811;height:25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" fillcolor="#4472c4 [3204]" strokecolor="#1f3763 [1604]" strokeweight="1pt">
                  <v:stroke joinstyle="miter"/>
                </v:shape>
                <v:line id="Straight Connector 95" o:spid="_x0000_s1034" style="position:absolute;flip:y;visibility:visible;mso-wrap-style:square" from="38182,5425" to="41939,5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" strokecolor="#4472c4 [3204]" strokeweight=".5pt">
                  <v:stroke joinstyle="miter"/>
                  <o:lock v:ext="edit" shapetype="f"/>
                </v:line>
                <v:line id="Straight Connector 96" o:spid="_x0000_s1035" style="position:absolute;visibility:visible;mso-wrap-style:square" from="40116,5425" to="40116,1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" strokecolor="#4472c4 [3204]" strokeweight=".5pt">
                  <v:stroke joinstyle="miter"/>
                  <o:lock v:ext="edit" shapetype="f"/>
                </v:line>
                <v:line id="Straight Connector 97" o:spid="_x0000_s1036" style="position:absolute;flip:x;visibility:visible;mso-wrap-style:square" from="38710,10101" to="40116,118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" strokecolor="#4472c4 [3204]" strokeweight=".5pt">
                  <v:stroke joinstyle="miter"/>
                  <o:lock v:ext="edit" shapetype="f"/>
                </v:line>
                <v:line id="Straight Connector 98" o:spid="_x0000_s1037" style="position:absolute;visibility:visible;mso-wrap-style:square" from="40116,10101" to="41939,118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" strokecolor="#4472c4 [3204]" strokeweight=".5pt">
                  <v:stroke joinstyle="miter"/>
                  <o:lock v:ext="edit" shapetype="f"/>
                </v:line>
                <v:shape id="Smiley Face 99" o:spid="_x0000_s1038" type="#_x0000_t96" style="position:absolute;left:38634;top:14916;width:2811;height:25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" fillcolor="#4472c4 [3204]" strokecolor="#1f3763 [1604]" strokeweight="1pt">
                  <v:stroke joinstyle="miter"/>
                </v:shape>
                <v:line id="Straight Connector 100" o:spid="_x0000_s1039" style="position:absolute;flip:y;visibility:visible;mso-wrap-style:square" from="38105,17477" to="41863,17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" strokecolor="#4472c4 [3204]" strokeweight=".5pt">
                  <v:stroke joinstyle="miter"/>
                  <o:lock v:ext="edit" shapetype="f"/>
                </v:line>
                <v:line id="Straight Connector 101" o:spid="_x0000_s1040" style="position:absolute;visibility:visible;mso-wrap-style:square" from="40039,17477" to="40114,215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" strokecolor="#4472c4 [3204]" strokeweight=".5pt">
                  <v:stroke joinstyle="miter"/>
                  <o:lock v:ext="edit" shapetype="f"/>
                </v:line>
                <v:line id="Straight Connector 102" o:spid="_x0000_s1041" style="position:absolute;flip:x;visibility:visible;mso-wrap-style:square" from="39243,21391" to="40039,227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" strokecolor="#4472c4 [3204]" strokeweight=".5pt">
                  <v:stroke joinstyle="miter"/>
                  <o:lock v:ext="edit" shapetype="f"/>
                </v:line>
                <v:line id="Straight Connector 103" o:spid="_x0000_s1042" style="position:absolute;visibility:visible;mso-wrap-style:square" from="40115,21391" to="41148,22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" strokecolor="#4472c4 [3204]" strokeweight=".5pt">
                  <v:stroke joinstyle="miter"/>
                  <o:lock v:ext="edit" shapetype="f"/>
                </v:line>
                <v:oval id="Oval 104" o:spid="_x0000_s1043" style="position:absolute;left:13972;top:359;width:14744;height:33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" fillcolor="#4472c4 [3204]" strokecolor="#1f3763 [1604]" strokeweight="1pt">
                  <v:stroke joinstyle="miter"/>
                  <v:textbox>
                    <w:txbxContent>
                      <w:p w14:paraId="4F4264BD" w14:textId="77777777" w:rsidR="00FE0C19" w:rsidRDefault="00FE0C19" w:rsidP="00C76802">
                        <w:pPr>
                          <w:jc w:val="center"/>
                          <w:rPr>
                            <w:sz w:val="18"/>
                            <w:szCs w:val="18"/>
                          </w:rPr>
                        </w:pPr>
                        <w:r>
                          <w:rPr>
                            <w:rFonts w:hAnsi="Calibri"/>
                            <w:color w:val="FFFFFF" w:themeColor="light1"/>
                            <w:kern w:val="24"/>
                            <w:sz w:val="18"/>
                            <w:szCs w:val="18"/>
                          </w:rPr>
                          <w:t>Seek Consultation</w:t>
                        </w:r>
                      </w:p>
                    </w:txbxContent>
                  </v:textbox>
                </v:oval>
                <v:oval id="Oval 105" o:spid="_x0000_s1044" style="position:absolute;left:15307;top:14884;width:11053;height:5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" fillcolor="#4472c4 [3204]" strokecolor="#1f3763 [1604]" strokeweight="1pt">
                  <v:stroke joinstyle="miter"/>
                  <v:textbox>
                    <w:txbxContent>
                      <w:p w14:paraId="72A26860" w14:textId="77777777" w:rsidR="00FE0C19" w:rsidRDefault="00FE0C19" w:rsidP="00C76802">
                        <w:pPr>
                          <w:jc w:val="center"/>
                          <w:rPr>
                            <w:sz w:val="18"/>
                            <w:szCs w:val="18"/>
                          </w:rPr>
                        </w:pPr>
                        <w:r>
                          <w:rPr>
                            <w:rFonts w:hAnsi="Calibri"/>
                            <w:color w:val="FFFFFF" w:themeColor="light1"/>
                            <w:kern w:val="24"/>
                            <w:sz w:val="18"/>
                            <w:szCs w:val="18"/>
                          </w:rPr>
                          <w:t>Propose Treatment</w:t>
                        </w:r>
                      </w:p>
                    </w:txbxContent>
                  </v:textbox>
                </v:oval>
                <v:oval id="Oval 106" o:spid="_x0000_s1045" style="position:absolute;left:14703;top:7142;width:12119;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" fillcolor="#4472c4 [3204]" strokecolor="#1f3763 [1604]" strokeweight="1pt">
                  <v:stroke joinstyle="miter"/>
                  <v:textbox>
                    <w:txbxContent>
                      <w:p w14:paraId="0088637D" w14:textId="77777777" w:rsidR="00FE0C19" w:rsidRDefault="00FE0C19" w:rsidP="00C76802">
                        <w:pPr>
                          <w:jc w:val="center"/>
                          <w:rPr>
                            <w:sz w:val="18"/>
                            <w:szCs w:val="18"/>
                          </w:rPr>
                        </w:pPr>
                        <w:r>
                          <w:rPr>
                            <w:rFonts w:hAnsi="Calibri"/>
                            <w:color w:val="FFFFFF" w:themeColor="light1"/>
                            <w:kern w:val="24"/>
                            <w:sz w:val="18"/>
                            <w:szCs w:val="18"/>
                          </w:rPr>
                          <w:t>Perform Diagnosis</w:t>
                        </w:r>
                      </w:p>
                    </w:txbxContent>
                  </v:textbox>
                </v:oval>
                <v:rect id="Rectangle 107" o:spid="_x0000_s1046" style="position:absolute;left:13476;top:5313;width:15379;height:16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" filled="f" strokecolor="#4472c4 [3204]">
                  <v:stroke joinstyle="round"/>
                </v:rect>
                <v:line id="Straight Connector 108" o:spid="_x0000_s1047" style="position:absolute;flip:y;visibility:visible;mso-wrap-style:square" from="6153,2036" to="13972,10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" strokecolor="#4472c4 [3204]" strokeweight=".5pt">
                  <v:stroke joinstyle="miter"/>
                  <o:lock v:ext="edit" shapetype="f"/>
                </v:line>
                <v:line id="Straight Connector 109" o:spid="_x0000_s1048" style="position:absolute;flip:y;visibility:visible;mso-wrap-style:square" from="6087,9885" to="14703,10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" strokecolor="#4472c4 [3204]" strokeweight=".5pt">
                  <v:stroke joinstyle="miter"/>
                  <o:lock v:ext="edit" shapetype="f"/>
                </v:line>
                <v:line id="Straight Connector 110" o:spid="_x0000_s1049" style="position:absolute;visibility:visible;mso-wrap-style:square" from="6089,10125" to="15307,1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" strokecolor="#4472c4 [3204]" strokeweight=".5pt">
                  <v:stroke joinstyle="miter"/>
                </v:line>
                <v:line id="Straight Connector 111" o:spid="_x0000_s1050" style="position:absolute;visibility:visible;mso-wrap-style:square" from="28714,2036" to="37839,99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" strokecolor="#4472c4 [3204]" strokeweight=".5pt">
                  <v:stroke joinstyle="miter"/>
                  <o:lock v:ext="edit" shapetype="f"/>
                </v:line>
                <v:line id="Straight Connector 112" o:spid="_x0000_s1051" style="position:absolute;flip:x;visibility:visible;mso-wrap-style:square" from="26359,9990" to="37759,1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" strokecolor="#4472c4 [3204]" strokeweight=".5pt">
                  <v:stroke joinstyle="miter"/>
                  <o:lock v:ext="edit" shapetype="f"/>
                </v:line>
                <v:line id="Straight Connector 113" o:spid="_x0000_s1052" style="position:absolute;visibility:visible;mso-wrap-style:square" from="26711,9958" to="37755,99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" strokecolor="#4472c4 [3204]" strokeweight=".5pt">
                  <v:stroke joinstyle="miter"/>
                  <o:lock v:ext="edit" shapetype="f"/>
                </v:line>
                <v:line id="Straight Connector 114" o:spid="_x0000_s1053" style="position:absolute;visibility:visible;mso-wrap-style:square" from="26822,9990" to="36628,19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" strokecolor="#4472c4 [3204]" strokeweight=".5pt">
                  <v:stroke joinstyle="miter"/>
                </v:line>
                <v:shapetype id="_x0000_t202" coordsize="21600,21600" o:spt="202" path="m,l,21600r21600,l21600,xe">
                  <v:stroke joinstyle="miter"/>
                  <v:path gradientshapeok="t" o:connecttype="rect"/>
                </v:shapetype>
                <v:shape id="TextBox 65" o:spid="_x0000_s1054" type="#_x0000_t202" style="position:absolute;left:37490;top:12076;width:12414;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" filled="f" stroked="f">
                  <v:textbox style="mso-fit-shape-to-text:t">
                    <w:txbxContent>
                      <w:p w14:paraId="18AA6C2F" w14:textId="77777777" w:rsidR="00FE0C19" w:rsidRDefault="00FE0C19" w:rsidP="00C76802">
                        <w:pPr>
                          <w:rPr>
                            <w:sz w:val="24"/>
                            <w:szCs w:val="24"/>
                          </w:rPr>
                        </w:pPr>
                        <w:r>
                          <w:rPr>
                            <w:rFonts w:hAnsi="Calibri"/>
                            <w:color w:val="000000" w:themeColor="text1"/>
                            <w:kern w:val="24"/>
                            <w:sz w:val="24"/>
                            <w:szCs w:val="24"/>
                          </w:rPr>
                          <w:t xml:space="preserve">Doctor </w:t>
                        </w:r>
                      </w:p>
                    </w:txbxContent>
                  </v:textbox>
                </v:shape>
                <v:shape id="TextBox 66" o:spid="_x0000_s1055" type="#_x0000_t202" style="position:absolute;left:36262;top:22407;width:8725;height:30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" filled="f" stroked="f">
                  <v:textbox>
                    <w:txbxContent>
                      <w:p w14:paraId="25CB9547" w14:textId="77777777" w:rsidR="00FE0C19" w:rsidRDefault="00FE0C19" w:rsidP="00C76802">
                        <w:pPr>
                          <w:rPr>
                            <w:sz w:val="24"/>
                            <w:szCs w:val="24"/>
                          </w:rPr>
                        </w:pPr>
                        <w:r>
                          <w:rPr>
                            <w:rFonts w:hAnsi="Calibri"/>
                            <w:color w:val="000000" w:themeColor="text1"/>
                            <w:kern w:val="24"/>
                            <w:sz w:val="24"/>
                            <w:szCs w:val="24"/>
                          </w:rPr>
                          <w:t xml:space="preserve">Pathologist </w:t>
                        </w:r>
                      </w:p>
                    </w:txbxContent>
                  </v:textbox>
                </v:shape>
                <v:shape id="TextBox 72" o:spid="_x0000_s1056" type="#_x0000_t202" style="position:absolute;top:16330;width:6216;height:39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" filled="f" stroked="f">
                  <v:textbox style="mso-fit-shape-to-text:t">
                    <w:txbxContent>
                      <w:p w14:paraId="0F9F51DE" w14:textId="77777777" w:rsidR="00FE0C19" w:rsidRDefault="00FE0C19" w:rsidP="00C76802">
                        <w:pPr>
                          <w:rPr>
                            <w:sz w:val="24"/>
                            <w:szCs w:val="24"/>
                          </w:rPr>
                        </w:pPr>
                        <w:r>
                          <w:rPr>
                            <w:rFonts w:hAnsi="Calibri"/>
                            <w:color w:val="000000" w:themeColor="text1"/>
                            <w:kern w:val="24"/>
                            <w:sz w:val="24"/>
                            <w:szCs w:val="24"/>
                          </w:rPr>
                          <w:t xml:space="preserve">Patient </w:t>
                        </w:r>
                      </w:p>
                    </w:txbxContent>
                  </v:textbox>
                </v:shape>
                <w10:wrap type="topAndBottom"/>
              </v:group>
            </w:pict>
          </mc:Fallback>
        </mc:AlternateContent>
      </w:r>
    </w:p>
    <w:p w14:paraId="55676DB7" w14:textId="407FF7B7" w:rsidR="00FB1823" w:rsidRDefault="00BC7B36" w:rsidP="00EB61CF">
      <w:pPr>
        <w:spacing w:before="240"/>
        <w:jc w:val="both"/>
      </w:pPr>
      <w:r>
        <w:t xml:space="preserve">Patients </w:t>
      </w:r>
      <w:r w:rsidR="007933EF">
        <w:t>visits the</w:t>
      </w:r>
      <w:r>
        <w:t xml:space="preserve"> doctor</w:t>
      </w:r>
      <w:r w:rsidR="00062880">
        <w:t xml:space="preserve"> to</w:t>
      </w:r>
      <w:r>
        <w:t xml:space="preserve"> </w:t>
      </w:r>
      <w:r w:rsidR="00062880">
        <w:t xml:space="preserve">seek Consultation </w:t>
      </w:r>
      <w:r>
        <w:t xml:space="preserve">when certain symptoms are </w:t>
      </w:r>
      <w:r w:rsidR="007933EF">
        <w:t>encountered</w:t>
      </w:r>
      <w:r>
        <w:t xml:space="preserve">. The doctors and the pathologist </w:t>
      </w:r>
      <w:r w:rsidR="00FA5C51">
        <w:t xml:space="preserve">carry a series of </w:t>
      </w:r>
      <w:r w:rsidR="007933EF">
        <w:t>examinations</w:t>
      </w:r>
      <w:r w:rsidR="00FA5C51">
        <w:t xml:space="preserve"> </w:t>
      </w:r>
      <w:r>
        <w:t>like Blood test</w:t>
      </w:r>
      <w:r w:rsidR="007933EF">
        <w:t>s</w:t>
      </w:r>
      <w:r>
        <w:t>, Nasopharyngeal culture to determine COVID-19</w:t>
      </w:r>
      <w:r w:rsidR="00707F3F">
        <w:fldChar w:fldCharType="begin" w:fldLock="1"/>
      </w:r>
      <w:r w:rsidR="003D7F1D">
        <w:instrText>ADDIN CSL_CITATION {"citationItems":[{"id":"ITEM-1","itemData":{"DOI":"10.3390/ijerph17155596","author":[{"dropping-particle":"","family":"Agapito","given":"Giuseppe","non-dropping-particle":"","parse-names":false,"suffix":""},{"dropping-particle":"","family":"Zucco","given":"Chiara","non-dropping-particle":"","parse-names":false,"suffix":""}],"id":"ITEM-1","issued":{"date-parts":[["2020"]]},"title":"COVID-WAREHOUSE : A Data Warehouse of Italian COVID-19 , Pollution , and Climate Data","type":"article-journal"},"uris":["http://www.mendeley.com/documents/?uuid=8f5d95cf-9682-477c-8e67-e2381d457b53"]}],"mendeley":{"formattedCitation":"[14]","plainTextFormattedCitation":"[14]","previouslyFormattedCitation":"[14]"},"properties":{"noteIndex":0},"schema":"https://github.com/citation-style-language/schema/raw/master/csl-citation.json"}</w:instrText>
      </w:r>
      <w:r w:rsidR="00707F3F">
        <w:fldChar w:fldCharType="separate"/>
      </w:r>
      <w:r w:rsidR="003D7F1D" w:rsidRPr="003D7F1D">
        <w:rPr>
          <w:noProof/>
        </w:rPr>
        <w:t>[14]</w:t>
      </w:r>
      <w:r w:rsidR="00707F3F">
        <w:fldChar w:fldCharType="end"/>
      </w:r>
      <w:r>
        <w:t xml:space="preserve">. </w:t>
      </w:r>
      <w:r w:rsidR="00FB1823">
        <w:t xml:space="preserve"> And </w:t>
      </w:r>
      <w:r w:rsidR="00FA5C51">
        <w:t>to see how the disease has advanced and how far it has spread. Next, to determine the prognosis of the disease the doctor will look into other factors.</w:t>
      </w:r>
      <w:r w:rsidR="00FB1823">
        <w:t xml:space="preserve"> The doctor then begins the treatment by giving an antiviral medication and advices to stay away from others especially children and aged people. The patients are also advised to take plenty of rest and intake liquids and avoid using liquor and smoking.</w:t>
      </w:r>
    </w:p>
    <w:p w14:paraId="30C443DA" w14:textId="5EB00394" w:rsidR="00D475DB" w:rsidRDefault="00FB1823" w:rsidP="00EB61CF">
      <w:pPr>
        <w:spacing w:before="240"/>
        <w:jc w:val="both"/>
      </w:pPr>
      <w:r>
        <w:t>In business requirement analysis,</w:t>
      </w:r>
      <w:r w:rsidR="001F723E">
        <w:t xml:space="preserve"> some significant health care data warehouse proposed requirements are: Minimum level of dimensional nature </w:t>
      </w:r>
      <w:r w:rsidR="00783480">
        <w:t xml:space="preserve">about the patient </w:t>
      </w:r>
      <w:r w:rsidR="001F723E">
        <w:t>business data required where patient details is stored to support COVID-19 diagnosis and treatment recommended by the doctors</w:t>
      </w:r>
      <w:r w:rsidR="00D275E4">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D275E4">
        <w:fldChar w:fldCharType="separate"/>
      </w:r>
      <w:r w:rsidR="003D7F1D" w:rsidRPr="003D7F1D">
        <w:rPr>
          <w:noProof/>
        </w:rPr>
        <w:t>[12]</w:t>
      </w:r>
      <w:r w:rsidR="00D275E4">
        <w:fldChar w:fldCharType="end"/>
      </w:r>
      <w:r w:rsidR="001F723E">
        <w:t xml:space="preserve">. </w:t>
      </w:r>
      <w:r w:rsidR="00D475DB">
        <w:t>The records of the patient like his full name, date of birth, Gender, age,  Contact number, Address, Disease details, tr</w:t>
      </w:r>
      <w:r w:rsidR="00C41EB6">
        <w:t>eatment under which doctor etc.,</w:t>
      </w:r>
      <w:r w:rsidR="008239AD">
        <w:fldChar w:fldCharType="begin" w:fldLock="1"/>
      </w:r>
      <w:r w:rsidR="008239AD">
        <w:instrText>ADDIN CSL_CITATION {"citationItems":[{"id":"ITEM-1","itemData":{"DOI":"10.5121/ijdms.2012.4503","author":[{"dropping-particle":"","family":"Sheta","given":"Osama E","non-dropping-particle":"","parse-names":false,"suffix":""},{"dropping-particle":"","family":"Eldeen","given":"Ahmed Nour","non-dropping-particle":"","parse-names":false,"suffix":""}],"id":"ITEM-1","issue":"5","issued":{"date-parts":[["2012"]]},"page":"39-46","title":"B UILDING A H EALTH C ARE D ATA W AREHOUSE F OR C ANCER D ISEASES","type":"article-journal","volume":"4"},"uris":["http://www.mendeley.com/documents/?uuid=d4b161d8-c805-4c99-ad0f-0599f36c60b6"]}],"mendeley":{"formattedCitation":"[1]","plainTextFormattedCitation":"[1]","previouslyFormattedCitation":"[1]"},"properties":{"noteIndex":0},"schema":"https://github.com/citation-style-language/schema/raw/master/csl-citation.json"}</w:instrText>
      </w:r>
      <w:r w:rsidR="008239AD">
        <w:fldChar w:fldCharType="separate"/>
      </w:r>
      <w:r w:rsidR="008239AD" w:rsidRPr="008239AD">
        <w:rPr>
          <w:noProof/>
        </w:rPr>
        <w:t>[1]</w:t>
      </w:r>
      <w:r w:rsidR="008239AD">
        <w:fldChar w:fldCharType="end"/>
      </w:r>
      <w:r w:rsidR="008239AD">
        <w:fldChar w:fldCharType="begin" w:fldLock="1"/>
      </w:r>
      <w:r w:rsidR="00707F3F">
        <w:instrText>ADDIN CSL_CITATION {"citationItems":[{"id":"ITEM-1","itemData":{"DOI":"10.9790/0661-1629138143","ISBN":"0661162913814","author":[{"dropping-particle":"","family":"Ado","given":"Abubakar","non-dropping-particle":"","parse-names":false,"suffix":""},{"dropping-particle":"","family":"Aliyu","given":"Ahmed","non-dropping-particle":"","parse-names":false,"suffix":""},{"dropping-particle":"","family":"Bello","given":"Saifullahi Aminu","non-dropping-particle":"","parse-names":false,"suffix":""},{"dropping-particle":"","family":"Gezawa","given":"Abubakar Sulaiman","non-dropping-particle":"","parse-names":false,"suffix":""}],"id":"ITEM-1","issue":"December 2016","issued":{"date-parts":[["2014"]]},"title":"Building a Diabetes Data Warehouse to Support Decision making in healthcare industry Building a Diabetes Data Warehouse to Support Decision making in healthcare industry","type":"article-journal"},"uris":["http://www.mendeley.com/documents/?uuid=6d92f7cd-7820-469a-b2e9-7160baa6c644"]}],"mendeley":{"formattedCitation":"[7]","plainTextFormattedCitation":"[7]","previouslyFormattedCitation":"[7]"},"properties":{"noteIndex":0},"schema":"https://github.com/citation-style-language/schema/raw/master/csl-citation.json"}</w:instrText>
      </w:r>
      <w:r w:rsidR="008239AD">
        <w:fldChar w:fldCharType="separate"/>
      </w:r>
      <w:r w:rsidR="00B52CD9" w:rsidRPr="00B52CD9">
        <w:rPr>
          <w:noProof/>
        </w:rPr>
        <w:t>[7]</w:t>
      </w:r>
      <w:r w:rsidR="008239AD">
        <w:fldChar w:fldCharType="end"/>
      </w:r>
      <w:r w:rsidR="00D475DB">
        <w:t xml:space="preserve"> are all fed here. A unique ID number that is also called the primary key is used to recognize the record. This preventing data duplication and is easily accessible while searching.</w:t>
      </w:r>
      <w:r w:rsidR="00BC7B36">
        <w:t xml:space="preserve"> </w:t>
      </w:r>
      <w:r w:rsidR="00431223">
        <w:t xml:space="preserve">The medical diagnostic function includes updating report of the patient's medical history, symptoms, medication experiences before and after treatment. </w:t>
      </w:r>
      <w:r w:rsidR="00BC7B36">
        <w:t>Th</w:t>
      </w:r>
      <w:r w:rsidR="00D475DB">
        <w:t xml:space="preserve">is allows the </w:t>
      </w:r>
      <w:r w:rsidR="00BC7B36">
        <w:t xml:space="preserve">system to </w:t>
      </w:r>
      <w:r w:rsidR="00D475DB">
        <w:t>showcase</w:t>
      </w:r>
      <w:r w:rsidR="00BC7B36">
        <w:t xml:space="preserve"> at both summary and </w:t>
      </w:r>
      <w:r w:rsidR="00CC2963">
        <w:t>comprehensive</w:t>
      </w:r>
      <w:r w:rsidR="00BC7B36">
        <w:t xml:space="preserve"> levels, by which the use (doctors) </w:t>
      </w:r>
      <w:r w:rsidR="00D475DB">
        <w:t xml:space="preserve">enables to have a clear approach towards the diagnosis. </w:t>
      </w:r>
    </w:p>
    <w:p w14:paraId="2ED8634F" w14:textId="537E8B5A" w:rsidR="00BC7B36" w:rsidRPr="00237759" w:rsidRDefault="00BC7B36" w:rsidP="00237759">
      <w:pPr>
        <w:pStyle w:val="ListParagraph"/>
        <w:numPr>
          <w:ilvl w:val="0"/>
          <w:numId w:val="12"/>
        </w:numPr>
        <w:jc w:val="both"/>
        <w:rPr>
          <w:b/>
          <w:bCs/>
          <w:sz w:val="24"/>
          <w:szCs w:val="24"/>
        </w:rPr>
      </w:pPr>
      <w:r w:rsidRPr="00237759">
        <w:rPr>
          <w:b/>
          <w:bCs/>
          <w:sz w:val="24"/>
          <w:szCs w:val="24"/>
        </w:rPr>
        <w:t xml:space="preserve">Architecture Design </w:t>
      </w:r>
    </w:p>
    <w:p w14:paraId="5A8910F5" w14:textId="4243D913" w:rsidR="00DE05FF" w:rsidRDefault="00DE05FF" w:rsidP="00EB61CF">
      <w:pPr>
        <w:spacing w:before="240"/>
        <w:jc w:val="both"/>
      </w:pPr>
      <w:r w:rsidRPr="00DE05FF">
        <w:t>The architecture is a description of the warehouse components, with details indicating how the components will fit together. While providing incremental solutions, the Data Warehouse Architecture provides an integrated data warehouse environment. The application of a centralized data warehouse, data marts, individual marts, metadata repositories, and incremental solution architectures is the focus of architectural design.</w:t>
      </w:r>
      <w:r>
        <w:t xml:space="preserve"> There are various types of data warehouses that have various design and structures. While some have ODS- Operational Data Store, others have Multiple Data Marts.</w:t>
      </w:r>
      <w:r w:rsidR="00BC7B36">
        <w:t xml:space="preserve"> Some may have a small number of data sources, while some may have dozens of data sources. Since a data warehouse </w:t>
      </w:r>
      <w:r>
        <w:t>aids in</w:t>
      </w:r>
      <w:r w:rsidR="00BC7B36">
        <w:t xml:space="preserve"> decision making, it is important that </w:t>
      </w:r>
      <w:r>
        <w:t>the data extracted from multiple sources must be corrected as there is a possibility of many errors and anomalies</w:t>
      </w:r>
      <w:r w:rsidR="00BC7B36">
        <w:t xml:space="preserve">. Therefore, tools </w:t>
      </w:r>
      <w:r>
        <w:t xml:space="preserve">are required </w:t>
      </w:r>
      <w:r w:rsidR="00BC7B36">
        <w:t xml:space="preserve">for data </w:t>
      </w:r>
      <w:r w:rsidR="00BC7B36">
        <w:lastRenderedPageBreak/>
        <w:t>extraction, data cleaning, data integration and finally data load</w:t>
      </w:r>
      <w:r>
        <w:t xml:space="preserve">. The overall propose COVID-19 data warehouse architecture before getting integrated, the data is imported from several data sources and stored in the production data warehouse for analysis. </w:t>
      </w:r>
    </w:p>
    <w:p w14:paraId="3FEB73E3" w14:textId="54EC4D86" w:rsidR="00733B6B" w:rsidRPr="00733B6B" w:rsidRDefault="00733B6B" w:rsidP="00733B6B">
      <w:pPr>
        <w:spacing w:before="240"/>
        <w:jc w:val="center"/>
        <w:rPr>
          <w:b/>
          <w:bCs/>
        </w:rPr>
      </w:pPr>
      <w:r w:rsidRPr="00733B6B">
        <w:rPr>
          <w:b/>
          <w:bCs/>
          <w:noProof/>
        </w:rPr>
        <mc:AlternateContent>
          <mc:Choice Requires="wpc">
            <w:drawing>
              <wp:anchor distT="0" distB="0" distL="114300" distR="114300" simplePos="0" relativeHeight="251659776" behindDoc="0" locked="0" layoutInCell="1" allowOverlap="1" wp14:anchorId="01E892C8" wp14:editId="04EC1193">
                <wp:simplePos x="0" y="0"/>
                <wp:positionH relativeFrom="margin">
                  <wp:align>center</wp:align>
                </wp:positionH>
                <wp:positionV relativeFrom="paragraph">
                  <wp:posOffset>0</wp:posOffset>
                </wp:positionV>
                <wp:extent cx="4876800" cy="3558540"/>
                <wp:effectExtent l="0" t="0" r="0" b="3810"/>
                <wp:wrapTopAndBottom/>
                <wp:docPr id="56" name="Canvas 56"/>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wps:wsp>
                        <wps:cNvPr id="38" name="Rectangle 53"/>
                        <wps:cNvSpPr>
                          <a:spLocks noChangeArrowheads="1"/>
                        </wps:cNvSpPr>
                        <wps:spPr bwMode="auto">
                          <a:xfrm>
                            <a:off x="96300" y="859010"/>
                            <a:ext cx="1792000" cy="2604929"/>
                          </a:xfrm>
                          <a:prstGeom prst="rect">
                            <a:avLst/>
                          </a:prstGeom>
                          <a:gradFill rotWithShape="1">
                            <a:gsLst>
                              <a:gs pos="0">
                                <a:srgbClr val="A8B7DF"/>
                              </a:gs>
                              <a:gs pos="50000">
                                <a:srgbClr val="9AABD9"/>
                              </a:gs>
                              <a:gs pos="100000">
                                <a:srgbClr val="879ED7"/>
                              </a:gs>
                            </a:gsLst>
                            <a:lin ang="5400000"/>
                          </a:gradFill>
                          <a:ln w="6350">
                            <a:solidFill>
                              <a:schemeClr val="accent1">
                                <a:lumMod val="100000"/>
                                <a:lumOff val="0"/>
                              </a:schemeClr>
                            </a:solidFill>
                            <a:miter lim="800000"/>
                            <a:headEnd/>
                            <a:tailEnd/>
                          </a:ln>
                        </wps:spPr>
                        <wps:bodyPr rot="0" vert="horz" wrap="square" lIns="91440" tIns="45720" rIns="91440" bIns="45720" anchor="ctr" anchorCtr="0" upright="1">
                          <a:noAutofit/>
                        </wps:bodyPr>
                      </wps:wsp>
                      <pic:pic xmlns:pic="http://schemas.openxmlformats.org/drawingml/2006/picture">
                        <pic:nvPicPr>
                          <pic:cNvPr id="39" name="Picture 55"/>
                          <pic:cNvPicPr>
                            <a:picLocks noChangeAspect="1" noChangeArrowheads="1"/>
                          </pic:cNvPicPr>
                        </pic:nvPicPr>
                        <pic:blipFill>
                          <a:blip r:embed="rId10">
                            <a:extLst>
                              <a:ext uri="{28A0092B-C50C-407E-A947-70E740481C1C}">
                                <a14:useLocalDpi xmlns:a14="http://schemas.microsoft.com/office/drawing/2010/main" val="0"/>
                              </a:ext>
                            </a:extLst>
                          </a:blip>
                          <a:srcRect l="32626" t="38574" r="62076" b="36562"/>
                          <a:stretch>
                            <a:fillRect/>
                          </a:stretch>
                        </pic:blipFill>
                        <pic:spPr bwMode="auto">
                          <a:xfrm>
                            <a:off x="157100" y="879110"/>
                            <a:ext cx="729300" cy="2547629"/>
                          </a:xfrm>
                          <a:prstGeom prst="rect">
                            <a:avLst/>
                          </a:prstGeom>
                          <a:noFill/>
                          <a:ln w="9525">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0" name="Picture 57"/>
                          <pic:cNvPicPr>
                            <a:picLocks noChangeAspect="1" noChangeArrowheads="1"/>
                          </pic:cNvPicPr>
                        </pic:nvPicPr>
                        <pic:blipFill>
                          <a:blip r:embed="rId10">
                            <a:extLst>
                              <a:ext uri="{28A0092B-C50C-407E-A947-70E740481C1C}">
                                <a14:useLocalDpi xmlns:a14="http://schemas.microsoft.com/office/drawing/2010/main" val="0"/>
                              </a:ext>
                            </a:extLst>
                          </a:blip>
                          <a:srcRect l="47192" t="39577" r="47792" b="36823"/>
                          <a:stretch>
                            <a:fillRect/>
                          </a:stretch>
                        </pic:blipFill>
                        <pic:spPr bwMode="auto">
                          <a:xfrm>
                            <a:off x="2193800" y="1243914"/>
                            <a:ext cx="661100" cy="206542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1" name="Picture 59"/>
                          <pic:cNvPicPr>
                            <a:picLocks noChangeAspect="1" noChangeArrowheads="1"/>
                          </pic:cNvPicPr>
                        </pic:nvPicPr>
                        <pic:blipFill>
                          <a:blip r:embed="rId10">
                            <a:extLst>
                              <a:ext uri="{28A0092B-C50C-407E-A947-70E740481C1C}">
                                <a14:useLocalDpi xmlns:a14="http://schemas.microsoft.com/office/drawing/2010/main" val="0"/>
                              </a:ext>
                            </a:extLst>
                          </a:blip>
                          <a:srcRect l="39909" t="39104" r="54794" b="38237"/>
                          <a:stretch>
                            <a:fillRect/>
                          </a:stretch>
                        </pic:blipFill>
                        <pic:spPr bwMode="auto">
                          <a:xfrm>
                            <a:off x="1101200" y="879610"/>
                            <a:ext cx="680800" cy="25534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2" name="Picture 60"/>
                          <pic:cNvPicPr>
                            <a:picLocks noChangeAspect="1" noChangeArrowheads="1"/>
                          </pic:cNvPicPr>
                        </pic:nvPicPr>
                        <pic:blipFill>
                          <a:blip r:embed="rId10">
                            <a:extLst>
                              <a:ext uri="{28A0092B-C50C-407E-A947-70E740481C1C}">
                                <a14:useLocalDpi xmlns:a14="http://schemas.microsoft.com/office/drawing/2010/main" val="0"/>
                              </a:ext>
                            </a:extLst>
                          </a:blip>
                          <a:srcRect l="40477" t="47655" r="55220" b="44588"/>
                          <a:stretch>
                            <a:fillRect/>
                          </a:stretch>
                        </pic:blipFill>
                        <pic:spPr bwMode="auto">
                          <a:xfrm>
                            <a:off x="1169100" y="1856221"/>
                            <a:ext cx="603400" cy="866710"/>
                          </a:xfrm>
                          <a:prstGeom prst="rect">
                            <a:avLst/>
                          </a:prstGeom>
                          <a:noFill/>
                          <a:extLst>
                            <a:ext uri="{909E8E84-426E-40DD-AFC4-6F175D3DCCD1}">
                              <a14:hiddenFill xmlns:a14="http://schemas.microsoft.com/office/drawing/2010/main">
                                <a:solidFill>
                                  <a:srgbClr val="FFFFFF"/>
                                </a:solidFill>
                              </a14:hiddenFill>
                            </a:ext>
                          </a:extLst>
                        </pic:spPr>
                      </pic:pic>
                      <wps:wsp>
                        <wps:cNvPr id="43" name="Arrow: Right 61"/>
                        <wps:cNvSpPr>
                          <a:spLocks noChangeArrowheads="1"/>
                        </wps:cNvSpPr>
                        <wps:spPr bwMode="auto">
                          <a:xfrm>
                            <a:off x="886400" y="2302326"/>
                            <a:ext cx="257500" cy="137402"/>
                          </a:xfrm>
                          <a:prstGeom prst="rightArrow">
                            <a:avLst>
                              <a:gd name="adj1" fmla="val 50000"/>
                              <a:gd name="adj2" fmla="val 49993"/>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44" name="Arrow: Right 62"/>
                        <wps:cNvSpPr>
                          <a:spLocks noChangeArrowheads="1"/>
                        </wps:cNvSpPr>
                        <wps:spPr bwMode="auto">
                          <a:xfrm>
                            <a:off x="1904900" y="2302326"/>
                            <a:ext cx="288900" cy="137402"/>
                          </a:xfrm>
                          <a:prstGeom prst="rightArrow">
                            <a:avLst>
                              <a:gd name="adj1" fmla="val 50000"/>
                              <a:gd name="adj2" fmla="val 49986"/>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45" name="Rectangle 63"/>
                        <wps:cNvSpPr>
                          <a:spLocks noChangeArrowheads="1"/>
                        </wps:cNvSpPr>
                        <wps:spPr bwMode="auto">
                          <a:xfrm>
                            <a:off x="3084400" y="829509"/>
                            <a:ext cx="1706100" cy="2610629"/>
                          </a:xfrm>
                          <a:prstGeom prst="rect">
                            <a:avLst/>
                          </a:prstGeom>
                          <a:gradFill rotWithShape="1">
                            <a:gsLst>
                              <a:gs pos="0">
                                <a:srgbClr val="A8B7DF"/>
                              </a:gs>
                              <a:gs pos="50000">
                                <a:srgbClr val="9AABD9"/>
                              </a:gs>
                              <a:gs pos="100000">
                                <a:srgbClr val="879ED7"/>
                              </a:gs>
                            </a:gsLst>
                            <a:lin ang="5400000"/>
                          </a:gradFill>
                          <a:ln w="6350">
                            <a:solidFill>
                              <a:schemeClr val="accent1">
                                <a:lumMod val="100000"/>
                                <a:lumOff val="0"/>
                              </a:schemeClr>
                            </a:solidFill>
                            <a:miter lim="800000"/>
                            <a:headEnd/>
                            <a:tailEnd/>
                          </a:ln>
                        </wps:spPr>
                        <wps:bodyPr rot="0" vert="horz" wrap="square" lIns="91440" tIns="45720" rIns="91440" bIns="45720" anchor="ctr" anchorCtr="0" upright="1">
                          <a:noAutofit/>
                        </wps:bodyPr>
                      </wps:wsp>
                      <wps:wsp>
                        <wps:cNvPr id="46" name="Rectangle 70"/>
                        <wps:cNvSpPr>
                          <a:spLocks noChangeArrowheads="1"/>
                        </wps:cNvSpPr>
                        <wps:spPr bwMode="auto">
                          <a:xfrm>
                            <a:off x="3112900" y="859610"/>
                            <a:ext cx="681300" cy="2552129"/>
                          </a:xfrm>
                          <a:prstGeom prst="rect">
                            <a:avLst/>
                          </a:pr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pic:pic xmlns:pic="http://schemas.openxmlformats.org/drawingml/2006/picture">
                        <pic:nvPicPr>
                          <pic:cNvPr id="47" name="Picture 71"/>
                          <pic:cNvPicPr>
                            <a:picLocks noChangeAspect="1" noChangeArrowheads="1"/>
                          </pic:cNvPicPr>
                        </pic:nvPicPr>
                        <pic:blipFill>
                          <a:blip r:embed="rId10">
                            <a:extLst>
                              <a:ext uri="{28A0092B-C50C-407E-A947-70E740481C1C}">
                                <a14:useLocalDpi xmlns:a14="http://schemas.microsoft.com/office/drawing/2010/main" val="0"/>
                              </a:ext>
                            </a:extLst>
                          </a:blip>
                          <a:srcRect l="53670" t="40778" r="41316" b="44585"/>
                          <a:stretch>
                            <a:fillRect/>
                          </a:stretch>
                        </pic:blipFill>
                        <pic:spPr bwMode="auto">
                          <a:xfrm>
                            <a:off x="3112900" y="1673619"/>
                            <a:ext cx="692800" cy="993411"/>
                          </a:xfrm>
                          <a:prstGeom prst="rect">
                            <a:avLst/>
                          </a:prstGeom>
                          <a:noFill/>
                          <a:extLst>
                            <a:ext uri="{909E8E84-426E-40DD-AFC4-6F175D3DCCD1}">
                              <a14:hiddenFill xmlns:a14="http://schemas.microsoft.com/office/drawing/2010/main">
                                <a:solidFill>
                                  <a:srgbClr val="FFFFFF"/>
                                </a:solidFill>
                              </a14:hiddenFill>
                            </a:ext>
                          </a:extLst>
                        </pic:spPr>
                      </pic:pic>
                      <wps:wsp>
                        <wps:cNvPr id="48" name="Arrow: Right 72"/>
                        <wps:cNvSpPr>
                          <a:spLocks noChangeArrowheads="1"/>
                        </wps:cNvSpPr>
                        <wps:spPr bwMode="auto">
                          <a:xfrm>
                            <a:off x="2854900" y="2278126"/>
                            <a:ext cx="238800" cy="122201"/>
                          </a:xfrm>
                          <a:prstGeom prst="rightArrow">
                            <a:avLst>
                              <a:gd name="adj1" fmla="val 50000"/>
                              <a:gd name="adj2" fmla="val 49985"/>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pic:pic xmlns:pic="http://schemas.openxmlformats.org/drawingml/2006/picture">
                        <pic:nvPicPr>
                          <pic:cNvPr id="49" name="Picture 74"/>
                          <pic:cNvPicPr>
                            <a:picLocks noChangeAspect="1" noChangeArrowheads="1"/>
                          </pic:cNvPicPr>
                        </pic:nvPicPr>
                        <pic:blipFill>
                          <a:blip r:embed="rId10">
                            <a:extLst>
                              <a:ext uri="{28A0092B-C50C-407E-A947-70E740481C1C}">
                                <a14:useLocalDpi xmlns:a14="http://schemas.microsoft.com/office/drawing/2010/main" val="0"/>
                              </a:ext>
                            </a:extLst>
                          </a:blip>
                          <a:srcRect l="60953" t="38310" r="34648" b="35767"/>
                          <a:stretch>
                            <a:fillRect/>
                          </a:stretch>
                        </pic:blipFill>
                        <pic:spPr bwMode="auto">
                          <a:xfrm>
                            <a:off x="4057200" y="859010"/>
                            <a:ext cx="649100" cy="2557829"/>
                          </a:xfrm>
                          <a:prstGeom prst="rect">
                            <a:avLst/>
                          </a:prstGeom>
                          <a:noFill/>
                          <a:extLst>
                            <a:ext uri="{909E8E84-426E-40DD-AFC4-6F175D3DCCD1}">
                              <a14:hiddenFill xmlns:a14="http://schemas.microsoft.com/office/drawing/2010/main">
                                <a:solidFill>
                                  <a:srgbClr val="FFFFFF"/>
                                </a:solidFill>
                              </a14:hiddenFill>
                            </a:ext>
                          </a:extLst>
                        </pic:spPr>
                      </pic:pic>
                      <wps:wsp>
                        <wps:cNvPr id="51" name="Arrow: Right 75"/>
                        <wps:cNvSpPr>
                          <a:spLocks noChangeArrowheads="1"/>
                        </wps:cNvSpPr>
                        <wps:spPr bwMode="auto">
                          <a:xfrm>
                            <a:off x="3824500" y="2278126"/>
                            <a:ext cx="232700" cy="181802"/>
                          </a:xfrm>
                          <a:prstGeom prst="rightArrow">
                            <a:avLst>
                              <a:gd name="adj1" fmla="val 50000"/>
                              <a:gd name="adj2" fmla="val 49990"/>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52" name="Text Box 82"/>
                        <wps:cNvSpPr txBox="1">
                          <a:spLocks noChangeArrowheads="1"/>
                        </wps:cNvSpPr>
                        <wps:spPr bwMode="auto">
                          <a:xfrm>
                            <a:off x="274100" y="540906"/>
                            <a:ext cx="1417500" cy="266703"/>
                          </a:xfrm>
                          <a:prstGeom prst="rect">
                            <a:avLst/>
                          </a:prstGeom>
                          <a:solidFill>
                            <a:schemeClr val="lt1">
                              <a:lumMod val="100000"/>
                              <a:lumOff val="0"/>
                            </a:schemeClr>
                          </a:solidFill>
                          <a:ln w="6350">
                            <a:solidFill>
                              <a:srgbClr val="000000"/>
                            </a:solidFill>
                            <a:miter lim="800000"/>
                            <a:headEnd/>
                            <a:tailEnd/>
                          </a:ln>
                        </wps:spPr>
                        <wps:txbx>
                          <w:txbxContent>
                            <w:p w14:paraId="6E965E02" w14:textId="77777777" w:rsidR="00FE0C19" w:rsidRDefault="00FE0C19" w:rsidP="00733B6B">
                              <w:r>
                                <w:t>Data Acquisition Area</w:t>
                              </w:r>
                            </w:p>
                          </w:txbxContent>
                        </wps:txbx>
                        <wps:bodyPr rot="0" vert="horz" wrap="square" lIns="91440" tIns="45720" rIns="91440" bIns="45720" anchor="t" anchorCtr="0" upright="1">
                          <a:noAutofit/>
                        </wps:bodyPr>
                      </wps:wsp>
                      <wps:wsp>
                        <wps:cNvPr id="53" name="Text Box 82"/>
                        <wps:cNvSpPr txBox="1">
                          <a:spLocks noChangeArrowheads="1"/>
                        </wps:cNvSpPr>
                        <wps:spPr bwMode="auto">
                          <a:xfrm>
                            <a:off x="2005200" y="567806"/>
                            <a:ext cx="943700" cy="254003"/>
                          </a:xfrm>
                          <a:prstGeom prst="rect">
                            <a:avLst/>
                          </a:prstGeom>
                          <a:solidFill>
                            <a:schemeClr val="lt1">
                              <a:lumMod val="100000"/>
                              <a:lumOff val="0"/>
                            </a:schemeClr>
                          </a:solidFill>
                          <a:ln w="6350">
                            <a:solidFill>
                              <a:srgbClr val="000000"/>
                            </a:solidFill>
                            <a:miter lim="800000"/>
                            <a:headEnd/>
                            <a:tailEnd/>
                          </a:ln>
                        </wps:spPr>
                        <wps:txbx>
                          <w:txbxContent>
                            <w:p w14:paraId="60E5903D" w14:textId="77777777" w:rsidR="00FE0C19" w:rsidRDefault="00FE0C19" w:rsidP="00733B6B">
                              <w:pPr>
                                <w:spacing w:line="254" w:lineRule="auto"/>
                                <w:rPr>
                                  <w:sz w:val="24"/>
                                  <w:szCs w:val="24"/>
                                </w:rPr>
                              </w:pPr>
                              <w:r>
                                <w:rPr>
                                  <w:rFonts w:ascii="Calibri" w:eastAsia="Calibri" w:hAnsi="Calibri"/>
                                </w:rPr>
                                <w:t>Storage area</w:t>
                              </w:r>
                            </w:p>
                          </w:txbxContent>
                        </wps:txbx>
                        <wps:bodyPr rot="0" vert="horz" wrap="square" lIns="91440" tIns="45720" rIns="91440" bIns="45720" anchor="t" anchorCtr="0" upright="1">
                          <a:noAutofit/>
                        </wps:bodyPr>
                      </wps:wsp>
                      <wps:wsp>
                        <wps:cNvPr id="54" name="Text Box 82"/>
                        <wps:cNvSpPr txBox="1">
                          <a:spLocks noChangeArrowheads="1"/>
                        </wps:cNvSpPr>
                        <wps:spPr bwMode="auto">
                          <a:xfrm>
                            <a:off x="3156800" y="518106"/>
                            <a:ext cx="1559900" cy="259103"/>
                          </a:xfrm>
                          <a:prstGeom prst="rect">
                            <a:avLst/>
                          </a:prstGeom>
                          <a:solidFill>
                            <a:schemeClr val="lt1">
                              <a:lumMod val="100000"/>
                              <a:lumOff val="0"/>
                            </a:schemeClr>
                          </a:solidFill>
                          <a:ln w="6350">
                            <a:solidFill>
                              <a:srgbClr val="000000"/>
                            </a:solidFill>
                            <a:miter lim="800000"/>
                            <a:headEnd/>
                            <a:tailEnd/>
                          </a:ln>
                        </wps:spPr>
                        <wps:txbx>
                          <w:txbxContent>
                            <w:p w14:paraId="38E11E6B" w14:textId="77777777" w:rsidR="00FE0C19" w:rsidRDefault="00FE0C19" w:rsidP="00733B6B">
                              <w:pPr>
                                <w:spacing w:line="252" w:lineRule="auto"/>
                                <w:rPr>
                                  <w:sz w:val="24"/>
                                  <w:szCs w:val="24"/>
                                </w:rPr>
                              </w:pPr>
                              <w:r>
                                <w:rPr>
                                  <w:rFonts w:ascii="Calibri" w:eastAsia="Calibri" w:hAnsi="Calibri"/>
                                </w:rPr>
                                <w:t>Information Delivery</w:t>
                              </w:r>
                            </w:p>
                          </w:txbxContent>
                        </wps:txbx>
                        <wps:bodyPr rot="0" vert="horz" wrap="square" lIns="91440" tIns="45720" rIns="91440" bIns="45720" anchor="t" anchorCtr="0" upright="1">
                          <a:noAutofit/>
                        </wps:bodyPr>
                      </wps:wsp>
                      <wps:wsp>
                        <wps:cNvPr id="55" name="Rectangle 86"/>
                        <wps:cNvSpPr>
                          <a:spLocks noChangeArrowheads="1"/>
                        </wps:cNvSpPr>
                        <wps:spPr bwMode="auto">
                          <a:xfrm>
                            <a:off x="175200" y="2651730"/>
                            <a:ext cx="655300" cy="736908"/>
                          </a:xfrm>
                          <a:prstGeom prst="rect">
                            <a:avLst/>
                          </a:prstGeom>
                          <a:solidFill>
                            <a:schemeClr val="bg1">
                              <a:lumMod val="100000"/>
                              <a:lumOff val="0"/>
                            </a:schemeClr>
                          </a:solidFill>
                          <a:ln w="12700">
                            <a:solidFill>
                              <a:schemeClr val="bg1">
                                <a:lumMod val="100000"/>
                                <a:lumOff val="0"/>
                              </a:schemeClr>
                            </a:solidFill>
                            <a:miter lim="800000"/>
                            <a:headEnd/>
                            <a:tailEnd/>
                          </a:ln>
                        </wps:spPr>
                        <wps:bodyPr rot="0" vert="horz" wrap="square" lIns="91440" tIns="45720" rIns="91440" bIns="45720" anchor="ctr" anchorCtr="0" upright="1">
                          <a:noAutofit/>
                        </wps:bodyPr>
                      </wps:wsp>
                      <wps:wsp>
                        <wps:cNvPr id="60" name="Arrow: Right 60"/>
                        <wps:cNvSpPr>
                          <a:spLocks noChangeArrowheads="1"/>
                        </wps:cNvSpPr>
                        <wps:spPr bwMode="auto">
                          <a:xfrm>
                            <a:off x="2824140" y="2854620"/>
                            <a:ext cx="1225440" cy="117180"/>
                          </a:xfrm>
                          <a:prstGeom prst="rightArrow">
                            <a:avLst>
                              <a:gd name="adj1" fmla="val 50000"/>
                              <a:gd name="adj2" fmla="val 49990"/>
                            </a:avLst>
                          </a:prstGeom>
                          <a:solidFill>
                            <a:schemeClr val="accent1">
                              <a:lumMod val="100000"/>
                              <a:lumOff val="0"/>
                            </a:schemeClr>
                          </a:solidFill>
                          <a:ln w="127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3" name="Text Box 3"/>
                        <wps:cNvSpPr txBox="1"/>
                        <wps:spPr>
                          <a:xfrm>
                            <a:off x="1920140" y="2707690"/>
                            <a:ext cx="394880" cy="187910"/>
                          </a:xfrm>
                          <a:prstGeom prst="rect">
                            <a:avLst/>
                          </a:prstGeom>
                          <a:solidFill>
                            <a:schemeClr val="lt1"/>
                          </a:solidFill>
                          <a:ln w="6350">
                            <a:noFill/>
                          </a:ln>
                        </wps:spPr>
                        <wps:txbx>
                          <w:txbxContent>
                            <w:p w14:paraId="1E2317AC" w14:textId="6DB7EBC1" w:rsidR="00537ED0" w:rsidRPr="00FF7473" w:rsidRDefault="00537ED0">
                              <w:pPr>
                                <w:rPr>
                                  <w:b/>
                                  <w:bCs/>
                                  <w:sz w:val="12"/>
                                  <w:szCs w:val="12"/>
                                </w:rPr>
                              </w:pPr>
                              <w:r w:rsidRPr="00FF7473">
                                <w:rPr>
                                  <w:b/>
                                  <w:bCs/>
                                  <w:sz w:val="12"/>
                                  <w:szCs w:val="12"/>
                                </w:rPr>
                                <w:t xml:space="preserve">COVID-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220980" y="1673619"/>
                            <a:ext cx="642560" cy="170421"/>
                          </a:xfrm>
                          <a:prstGeom prst="rect">
                            <a:avLst/>
                          </a:prstGeom>
                          <a:solidFill>
                            <a:schemeClr val="lt1"/>
                          </a:solidFill>
                          <a:ln w="6350">
                            <a:noFill/>
                          </a:ln>
                        </wps:spPr>
                        <wps:txbx>
                          <w:txbxContent>
                            <w:p w14:paraId="2895F062" w14:textId="21B81C62" w:rsidR="00FF7473" w:rsidRPr="00FF7473" w:rsidRDefault="00FF7473">
                              <w:pPr>
                                <w:rPr>
                                  <w:b/>
                                  <w:bCs/>
                                  <w:sz w:val="12"/>
                                  <w:szCs w:val="12"/>
                                </w:rPr>
                              </w:pPr>
                              <w:r w:rsidRPr="00FF7473">
                                <w:rPr>
                                  <w:b/>
                                  <w:bCs/>
                                  <w:sz w:val="12"/>
                                  <w:szCs w:val="12"/>
                                </w:rPr>
                                <w:t>Medical fi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01E892C8" id="Canvas 56" o:spid="_x0000_s1057" editas="canvas" style="position:absolute;left:0;text-align:left;margin-left:0;margin-top:0;width:384pt;height:280.2pt;z-index:251659776;mso-position-horizontal:center;mso-position-horizontal-relative:margin" coordsize="48768,355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">
                <v:shape id="_x0000_s1058" type="#_x0000_t75" style="position:absolute;width:48768;height:35585;visibility:visible;mso-wrap-style:square" filled="t">
                  <v:fill o:detectmouseclick="t"/>
                  <v:path o:connecttype="none"/>
                </v:shape>
                <v:rect id="Rectangle 53" o:spid="_x0000_s1059" style="position:absolute;left:963;top:8590;width:17920;height:26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" fillcolor="#a8b7df" strokecolor="#4472c4 [3204]" strokeweight=".5pt">
                  <v:fill color2="#879ed7" rotate="t" colors="0 #a8b7df;.5 #9aabd9;1 #879ed7" focus="100%" type="gradient">
                    <o:fill v:ext="view" type="gradientUnscaled"/>
                  </v:fill>
                </v:rect>
                <v:shape id="Picture 55" o:spid="_x0000_s1060" type="#_x0000_t75" style="position:absolute;left:1571;top:8791;width:7293;height:25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" stroked="t" strokecolor="#1f3763 [1604]">
                  <v:imagedata r:id="rId11" o:title="" croptop="25280f" cropbottom="23961f" cropleft="21382f" cropright="40682f"/>
                </v:shape>
                <v:shape id="Picture 57" o:spid="_x0000_s1061" type="#_x0000_t75" style="position:absolute;left:21938;top:12439;width:6611;height:20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">
                  <v:imagedata r:id="rId11" o:title="" croptop="25937f" cropbottom="24132f" cropleft="30928f" cropright="31321f"/>
                </v:shape>
                <v:shape id="Picture 59" o:spid="_x0000_s1062" type="#_x0000_t75" style="position:absolute;left:11012;top:8796;width:6808;height:255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">
                  <v:imagedata r:id="rId11" o:title="" croptop="25627f" cropbottom="25059f" cropleft="26155f" cropright="35910f"/>
                </v:shape>
                <v:shape id="Picture 60" o:spid="_x0000_s1063" type="#_x0000_t75" style="position:absolute;left:11691;top:18562;width:6034;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">
                  <v:imagedata r:id="rId11" o:title="" croptop="31231f" cropbottom="29221f" cropleft="26527f" cropright="36189f"/>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1" o:spid="_x0000_s1064" type="#_x0000_t13" style="position:absolute;left:8864;top:23023;width:2575;height:1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" adj="15838" fillcolor="#4472c4 [3204]" strokecolor="#1f3763 [1604]" strokeweight="1pt"/>
                <v:shape id="Arrow: Right 62" o:spid="_x0000_s1065" type="#_x0000_t13" style="position:absolute;left:19049;top:23023;width:2889;height:1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" adj="16465" fillcolor="#4472c4 [3204]" strokecolor="#1f3763 [1604]" strokeweight="1pt"/>
                <v:rect id="Rectangle 63" o:spid="_x0000_s1066" style="position:absolute;left:30844;top:8295;width:17061;height:26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" fillcolor="#a8b7df" strokecolor="#4472c4 [3204]" strokeweight=".5pt">
                  <v:fill color2="#879ed7" rotate="t" colors="0 #a8b7df;.5 #9aabd9;1 #879ed7" focus="100%" type="gradient">
                    <o:fill v:ext="view" type="gradientUnscaled"/>
                  </v:fill>
                </v:rect>
                <v:rect id="Rectangle 70" o:spid="_x0000_s1067" style="position:absolute;left:31129;top:8596;width:6813;height:2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YY5xAAAANsAAAAPAAAAZHJzL2Rvd25yZXYueG1sRI9Ba8JA&#10;FITvBf/D8oTe6kYp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AABhjnEAAAA2wAAAA8A&#10;AAAAAAAAAAAAAAAABwIAAGRycy9kb3ducmV2LnhtbFBLBQYAAAAAAwADALcAAAD4AgAAAAA=&#10;" fillcolor="white [3212]" strokecolor="white [3212]" strokeweight="1pt"/>
                <v:shape id="Picture 71" o:spid="_x0000_s1068" type="#_x0000_t75" style="position:absolute;left:31129;top:16736;width:6928;height:9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">
                  <v:imagedata r:id="rId11" o:title="" croptop="26724f" cropbottom="29219f" cropleft="35173f" cropright="27077f"/>
                </v:shape>
                <v:shape id="Arrow: Right 72" o:spid="_x0000_s1069" type="#_x0000_t13" style="position:absolute;left:28549;top:22781;width:2388;height:1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" adj="16075" fillcolor="#4472c4 [3204]" strokecolor="#1f3763 [1604]" strokeweight="1pt"/>
                <v:shape id="Picture 74" o:spid="_x0000_s1070" type="#_x0000_t75" style="position:absolute;left:40572;top:8590;width:6491;height:25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">
                  <v:imagedata r:id="rId11" o:title="" croptop="25107f" cropbottom="23440f" cropleft="39946f" cropright="22707f"/>
                </v:shape>
                <v:shape id="Arrow: Right 75" o:spid="_x0000_s1071" type="#_x0000_t13" style="position:absolute;left:38245;top:22781;width:2327;height:18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" adj="13164" fillcolor="#4472c4 [3204]" strokecolor="#1f3763 [1604]" strokeweight="1pt"/>
                <v:shape id="Text Box 82" o:spid="_x0000_s1072" type="#_x0000_t202" style="position:absolute;left:2741;top:5409;width:1417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lOwgAAANsAAAAPAAAAZHJzL2Rvd25yZXYueG1sRI9BawIx&#10;FITvhf6H8ArearaC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Buo+lOwgAAANsAAAAPAAAA&#10;AAAAAAAAAAAAAAcCAABkcnMvZG93bnJldi54bWxQSwUGAAAAAAMAAwC3AAAA9gIAAAAA&#10;" fillcolor="white [3201]" strokeweight=".5pt">
                  <v:textbox>
                    <w:txbxContent>
                      <w:p w14:paraId="6E965E02" w14:textId="77777777" w:rsidR="00FE0C19" w:rsidRDefault="00FE0C19" w:rsidP="00733B6B">
                        <w:r>
                          <w:t>Data Acquisition Area</w:t>
                        </w:r>
                      </w:p>
                    </w:txbxContent>
                  </v:textbox>
                </v:shape>
                <v:shape id="Text Box 82" o:spid="_x0000_s1073" type="#_x0000_t202" style="position:absolute;left:20052;top:5678;width:9437;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0zVwgAAANsAAAAPAAAAZHJzL2Rvd25yZXYueG1sRI9BSwMx&#10;FITvgv8hPMGbzWqp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AB70zVwgAAANsAAAAPAAAA&#10;AAAAAAAAAAAAAAcCAABkcnMvZG93bnJldi54bWxQSwUGAAAAAAMAAwC3AAAA9gIAAAAA&#10;" fillcolor="white [3201]" strokeweight=".5pt">
                  <v:textbox>
                    <w:txbxContent>
                      <w:p w14:paraId="60E5903D" w14:textId="77777777" w:rsidR="00FE0C19" w:rsidRDefault="00FE0C19" w:rsidP="00733B6B">
                        <w:pPr>
                          <w:spacing w:line="254" w:lineRule="auto"/>
                          <w:rPr>
                            <w:sz w:val="24"/>
                            <w:szCs w:val="24"/>
                          </w:rPr>
                        </w:pPr>
                        <w:r>
                          <w:rPr>
                            <w:rFonts w:ascii="Calibri" w:eastAsia="Calibri" w:hAnsi="Calibri"/>
                          </w:rPr>
                          <w:t>Storage area</w:t>
                        </w:r>
                      </w:p>
                    </w:txbxContent>
                  </v:textbox>
                </v:shape>
                <v:shape id="Text Box 82" o:spid="_x0000_s1074" type="#_x0000_t202" style="position:absolute;left:31568;top:5181;width:15599;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tShwgAAANsAAAAPAAAAZHJzL2Rvd25yZXYueG1sRI9BSwMx&#10;FITvgv8hPMGbzSqt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OBtShwgAAANsAAAAPAAAA&#10;AAAAAAAAAAAAAAcCAABkcnMvZG93bnJldi54bWxQSwUGAAAAAAMAAwC3AAAA9gIAAAAA&#10;" fillcolor="white [3201]" strokeweight=".5pt">
                  <v:textbox>
                    <w:txbxContent>
                      <w:p w14:paraId="38E11E6B" w14:textId="77777777" w:rsidR="00FE0C19" w:rsidRDefault="00FE0C19" w:rsidP="00733B6B">
                        <w:pPr>
                          <w:spacing w:line="252" w:lineRule="auto"/>
                          <w:rPr>
                            <w:sz w:val="24"/>
                            <w:szCs w:val="24"/>
                          </w:rPr>
                        </w:pPr>
                        <w:r>
                          <w:rPr>
                            <w:rFonts w:ascii="Calibri" w:eastAsia="Calibri" w:hAnsi="Calibri"/>
                          </w:rPr>
                          <w:t>Information Delivery</w:t>
                        </w:r>
                      </w:p>
                    </w:txbxContent>
                  </v:textbox>
                </v:shape>
                <v:rect id="Rectangle 86" o:spid="_x0000_s1075" style="position:absolute;left:1752;top:26517;width:6553;height:73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shape id="Arrow: Right 60" o:spid="_x0000_s1076" type="#_x0000_t13" style="position:absolute;left:28241;top:28546;width:12254;height:1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" adj="20567" fillcolor="#4472c4 [3204]" strokecolor="#1f3763 [1604]" strokeweight="1pt"/>
                <v:shape id="Text Box 3" o:spid="_x0000_s1077" type="#_x0000_t202" style="position:absolute;left:19201;top:27076;width:3949;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1E2317AC" w14:textId="6DB7EBC1" w:rsidR="00537ED0" w:rsidRPr="00FF7473" w:rsidRDefault="00537ED0">
                        <w:pPr>
                          <w:rPr>
                            <w:b/>
                            <w:bCs/>
                            <w:sz w:val="12"/>
                            <w:szCs w:val="12"/>
                          </w:rPr>
                        </w:pPr>
                        <w:r w:rsidRPr="00FF7473">
                          <w:rPr>
                            <w:b/>
                            <w:bCs/>
                            <w:sz w:val="12"/>
                            <w:szCs w:val="12"/>
                          </w:rPr>
                          <w:t xml:space="preserve">COVID-19 </w:t>
                        </w:r>
                      </w:p>
                    </w:txbxContent>
                  </v:textbox>
                </v:shape>
                <v:shape id="Text Box 4" o:spid="_x0000_s1078" type="#_x0000_t202" style="position:absolute;left:2209;top:16736;width:6426;height: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14:paraId="2895F062" w14:textId="21B81C62" w:rsidR="00FF7473" w:rsidRPr="00FF7473" w:rsidRDefault="00FF7473">
                        <w:pPr>
                          <w:rPr>
                            <w:b/>
                            <w:bCs/>
                            <w:sz w:val="12"/>
                            <w:szCs w:val="12"/>
                          </w:rPr>
                        </w:pPr>
                        <w:r w:rsidRPr="00FF7473">
                          <w:rPr>
                            <w:b/>
                            <w:bCs/>
                            <w:sz w:val="12"/>
                            <w:szCs w:val="12"/>
                          </w:rPr>
                          <w:t>Medical files</w:t>
                        </w:r>
                      </w:p>
                    </w:txbxContent>
                  </v:textbox>
                </v:shape>
                <w10:wrap type="topAndBottom" anchorx="margin"/>
              </v:group>
            </w:pict>
          </mc:Fallback>
        </mc:AlternateContent>
      </w:r>
      <w:r w:rsidRPr="00733B6B">
        <w:rPr>
          <w:b/>
          <w:bCs/>
        </w:rPr>
        <w:t>Fig.</w:t>
      </w:r>
      <w:r w:rsidR="005836DD">
        <w:rPr>
          <w:b/>
          <w:bCs/>
        </w:rPr>
        <w:t>4</w:t>
      </w:r>
      <w:r w:rsidRPr="00733B6B">
        <w:rPr>
          <w:b/>
          <w:bCs/>
        </w:rPr>
        <w:t>. Data Warehouse Architecture for COVID- 19 Disease.</w:t>
      </w:r>
    </w:p>
    <w:p w14:paraId="4121EA50" w14:textId="5D54B7EA" w:rsidR="000152D9" w:rsidRDefault="00DE05FF" w:rsidP="00EB61CF">
      <w:pPr>
        <w:spacing w:before="240"/>
        <w:jc w:val="both"/>
      </w:pPr>
      <w:r>
        <w:t>The</w:t>
      </w:r>
      <w:r w:rsidR="00FB1823">
        <w:t xml:space="preserve"> data acquisitions</w:t>
      </w:r>
      <w:r>
        <w:t xml:space="preserve"> primary aim is to identify, extract, gather, transform and transport the multiple source data into the data warehouse for the necessary operation.</w:t>
      </w:r>
      <w:r w:rsidR="000152D9">
        <w:t xml:space="preserve"> </w:t>
      </w:r>
      <w:r w:rsidR="00210611" w:rsidRPr="00210611">
        <w:t>Data acquisition is carried out between several warehouse components, including data warehouse operational and external data sources, data warehouse to data mart, and data mart to individual marts.</w:t>
      </w:r>
      <w:r w:rsidR="000152D9">
        <w:t xml:space="preserve"> </w:t>
      </w:r>
      <w:r w:rsidR="00210611">
        <w:t xml:space="preserve">In the architectural acquisition all data from the database, medical files such as medical records, other tests and results are extracted to the staging area and loaded into the </w:t>
      </w:r>
      <w:r w:rsidR="001E6FF2">
        <w:t xml:space="preserve">data </w:t>
      </w:r>
      <w:r w:rsidR="00210611">
        <w:t xml:space="preserve">warehouse repository. </w:t>
      </w:r>
      <w:r w:rsidR="003F61F5">
        <w:t xml:space="preserve">This stage involves </w:t>
      </w:r>
      <w:r w:rsidR="000152D9">
        <w:t>data extraction and data transformation.</w:t>
      </w:r>
    </w:p>
    <w:p w14:paraId="0EA84667" w14:textId="3C728719" w:rsidR="00964733" w:rsidRDefault="00FB1823" w:rsidP="00EB61CF">
      <w:pPr>
        <w:spacing w:before="240"/>
        <w:jc w:val="both"/>
      </w:pPr>
      <w:r>
        <w:t xml:space="preserve">During the data extraction phase, </w:t>
      </w:r>
      <w:r w:rsidR="000F03A5">
        <w:t>the</w:t>
      </w:r>
      <w:r w:rsidR="00964733">
        <w:t xml:space="preserve"> data is selected from the multiple sources (medical files) and </w:t>
      </w:r>
      <w:r w:rsidR="00783480">
        <w:t>ascertain</w:t>
      </w:r>
      <w:r w:rsidR="00964733">
        <w:t xml:space="preserve"> the types of filters to be applied to COVID- 19 data warehouse. </w:t>
      </w:r>
      <w:r w:rsidR="00783480">
        <w:t>A</w:t>
      </w:r>
      <w:r w:rsidR="00964733">
        <w:t>utomatic files</w:t>
      </w:r>
      <w:r w:rsidR="00783480">
        <w:t xml:space="preserve"> extraction</w:t>
      </w:r>
      <w:r w:rsidR="00964733">
        <w:t xml:space="preserve"> from operational systems are Generated </w:t>
      </w:r>
      <w:r w:rsidR="00783480">
        <w:t>by</w:t>
      </w:r>
      <w:r w:rsidR="00964733">
        <w:t xml:space="preserve"> replication and other techniques</w:t>
      </w:r>
      <w:r w:rsidR="00CC2963">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CC2963">
        <w:fldChar w:fldCharType="separate"/>
      </w:r>
      <w:r w:rsidR="003D7F1D" w:rsidRPr="003D7F1D">
        <w:rPr>
          <w:noProof/>
        </w:rPr>
        <w:t>[12]</w:t>
      </w:r>
      <w:r w:rsidR="00CC2963">
        <w:fldChar w:fldCharType="end"/>
      </w:r>
      <w:r w:rsidR="00964733">
        <w:t>. Creating intermediary files to store and merge the data</w:t>
      </w:r>
      <w:r w:rsidR="003F38BE">
        <w:t xml:space="preserve"> selected</w:t>
      </w:r>
      <w:r w:rsidR="00964733">
        <w:t xml:space="preserve">. </w:t>
      </w:r>
      <w:r w:rsidR="003F38BE">
        <w:t>C</w:t>
      </w:r>
      <w:r w:rsidR="00964733">
        <w:t xml:space="preserve">ommon application codes are created by transporting extracted files from </w:t>
      </w:r>
      <w:r w:rsidR="003F38BE">
        <w:t>various</w:t>
      </w:r>
      <w:r w:rsidR="00964733">
        <w:t xml:space="preserve"> platforms using automated job control services to overcome inconsistencies.</w:t>
      </w:r>
      <w:r w:rsidR="000F03A5">
        <w:t xml:space="preserve"> And i</w:t>
      </w:r>
      <w:r w:rsidR="00964733">
        <w:t xml:space="preserve">n </w:t>
      </w:r>
      <w:r>
        <w:t>data transformation</w:t>
      </w:r>
      <w:r w:rsidR="00964733">
        <w:t xml:space="preserve"> process</w:t>
      </w:r>
      <w:r w:rsidR="009C57D6">
        <w:t>,</w:t>
      </w:r>
      <w:r w:rsidR="00964733">
        <w:t xml:space="preserve"> the </w:t>
      </w:r>
      <w:r w:rsidR="009C57D6">
        <w:t xml:space="preserve">extracted </w:t>
      </w:r>
      <w:r w:rsidR="00964733">
        <w:t xml:space="preserve">data from databases and medical files is cleaned, de duplicate, merged and denormalized to map this data </w:t>
      </w:r>
      <w:r w:rsidR="009C57D6">
        <w:t xml:space="preserve">as required by the dimensional model </w:t>
      </w:r>
      <w:r w:rsidR="00964733">
        <w:t>to data warehouse repository of the COVID- 19 disease data warehouse</w:t>
      </w:r>
      <w:r w:rsidR="009C57D6">
        <w:t xml:space="preserve">. Data is consolidated and integrated by fixing </w:t>
      </w:r>
      <w:r w:rsidR="009B5EEF">
        <w:t>missing values and c</w:t>
      </w:r>
      <w:r w:rsidR="009C57D6">
        <w:t>onvert</w:t>
      </w:r>
      <w:r w:rsidR="009B5EEF">
        <w:t>ing</w:t>
      </w:r>
      <w:r w:rsidR="009C57D6">
        <w:t xml:space="preserve"> Data Types, Calculate and Derive Attribute Values, Verify Referential integrity, aggregate data as appropriate</w:t>
      </w:r>
      <w:r w:rsidR="00CC2963">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CC2963">
        <w:fldChar w:fldCharType="separate"/>
      </w:r>
      <w:r w:rsidR="003D7F1D" w:rsidRPr="003D7F1D">
        <w:rPr>
          <w:noProof/>
        </w:rPr>
        <w:t>[12]</w:t>
      </w:r>
      <w:r w:rsidR="00CC2963">
        <w:fldChar w:fldCharType="end"/>
      </w:r>
      <w:r w:rsidR="009B5EEF">
        <w:t>.</w:t>
      </w:r>
    </w:p>
    <w:p w14:paraId="3E6E7BB0" w14:textId="290C03C8" w:rsidR="000152D9" w:rsidRDefault="00721586" w:rsidP="008E0B70">
      <w:pPr>
        <w:spacing w:before="240"/>
        <w:jc w:val="both"/>
      </w:pPr>
      <w:r>
        <w:lastRenderedPageBreak/>
        <w:t xml:space="preserve">In </w:t>
      </w:r>
      <w:r w:rsidR="00FB1823">
        <w:t>data storage</w:t>
      </w:r>
      <w:r>
        <w:t xml:space="preserve"> stage</w:t>
      </w:r>
      <w:r w:rsidR="000152D9">
        <w:t xml:space="preserve"> the transformed and cleansed data </w:t>
      </w:r>
      <w:r>
        <w:t>is stored</w:t>
      </w:r>
      <w:r w:rsidR="000152D9">
        <w:t xml:space="preserve">. </w:t>
      </w:r>
      <w:r w:rsidR="00C80621">
        <w:t>On the basis of scope and functionality there are 3 entities namely the Data warehouse, Data mart, ODS are found.  The data from the database and medical files is transformed and integrated from staging area to the data warehouse repository. The varied functions include:</w:t>
      </w:r>
      <w:r w:rsidR="008E0B70">
        <w:t xml:space="preserve"> </w:t>
      </w:r>
      <w:r w:rsidR="00C80621">
        <w:t xml:space="preserve">Health </w:t>
      </w:r>
      <w:r w:rsidR="000152D9">
        <w:t>care data</w:t>
      </w:r>
      <w:r w:rsidR="00C80621">
        <w:t xml:space="preserve"> is stored</w:t>
      </w:r>
      <w:r w:rsidR="000152D9">
        <w:t xml:space="preserve"> in</w:t>
      </w:r>
      <w:r w:rsidR="00C80621">
        <w:t xml:space="preserve"> </w:t>
      </w:r>
      <w:r w:rsidR="000152D9">
        <w:t>t</w:t>
      </w:r>
      <w:r w:rsidR="00C80621">
        <w:t>he</w:t>
      </w:r>
      <w:r w:rsidR="000152D9">
        <w:t xml:space="preserve"> data warehouse tables</w:t>
      </w:r>
      <w:r w:rsidR="008E0B70">
        <w:t xml:space="preserve"> to </w:t>
      </w:r>
      <w:r w:rsidR="000152D9">
        <w:t>Optimize the</w:t>
      </w:r>
      <w:r w:rsidR="00C80621">
        <w:t xml:space="preserve"> process of</w:t>
      </w:r>
      <w:r w:rsidR="000152D9">
        <w:t xml:space="preserve"> loading</w:t>
      </w:r>
      <w:r w:rsidR="008E0B70">
        <w:t xml:space="preserve"> and </w:t>
      </w:r>
      <w:r w:rsidR="000152D9">
        <w:t xml:space="preserve">Perform incremental loads at regular </w:t>
      </w:r>
      <w:r w:rsidR="00C80621">
        <w:t>specified</w:t>
      </w:r>
      <w:r w:rsidR="000152D9">
        <w:t xml:space="preserve"> intervals</w:t>
      </w:r>
      <w:r w:rsidR="008E0B70">
        <w:t xml:space="preserve"> in order to </w:t>
      </w:r>
      <w:r w:rsidR="000152D9">
        <w:t>Support loading integ</w:t>
      </w:r>
      <w:r w:rsidR="0018096B">
        <w:t xml:space="preserve">rated data into multiple tables. </w:t>
      </w:r>
      <w:r w:rsidR="00FB1823">
        <w:t>Data presentation</w:t>
      </w:r>
      <w:r w:rsidR="000152D9">
        <w:t xml:space="preserve"> </w:t>
      </w:r>
      <w:r w:rsidR="004A1154">
        <w:t xml:space="preserve">stage </w:t>
      </w:r>
      <w:r w:rsidR="000152D9">
        <w:t xml:space="preserve">refers to the information that reaches the users. </w:t>
      </w:r>
      <w:r w:rsidR="004A1154">
        <w:t>This is in the format of a graph or a tabular report in a browser and is automatically generated. It is sent via email on a daily basis. An OLAP tool or a Reporting tool is used here. This presentation makes the decision makers and doctors to access information directly from the warehouse. The functions included here are:</w:t>
      </w:r>
      <w:r w:rsidR="008E0B70">
        <w:t xml:space="preserve"> </w:t>
      </w:r>
      <w:r w:rsidR="00F627AF">
        <w:t>The contents of data warehouse</w:t>
      </w:r>
      <w:r w:rsidR="004A1154">
        <w:t xml:space="preserve"> can be browsed by the d</w:t>
      </w:r>
      <w:r w:rsidR="000152D9">
        <w:t>octors and decision makers</w:t>
      </w:r>
      <w:r w:rsidR="008E0B70">
        <w:t xml:space="preserve">, </w:t>
      </w:r>
      <w:r w:rsidR="00D92BEB">
        <w:t>Q</w:t>
      </w:r>
      <w:r w:rsidR="000152D9">
        <w:t xml:space="preserve">ueries of aggregate tables </w:t>
      </w:r>
      <w:r w:rsidR="00D92BEB">
        <w:t xml:space="preserve">is enabled </w:t>
      </w:r>
      <w:r w:rsidR="000152D9">
        <w:t>for faster results and analysis</w:t>
      </w:r>
      <w:r w:rsidR="008E0B70">
        <w:t xml:space="preserve">, </w:t>
      </w:r>
      <w:r w:rsidR="004A1154">
        <w:t>M</w:t>
      </w:r>
      <w:r w:rsidR="000152D9">
        <w:t>ultiple levels of data granularity</w:t>
      </w:r>
      <w:r w:rsidR="004A1154">
        <w:t xml:space="preserve"> </w:t>
      </w:r>
      <w:r w:rsidR="00D92BEB">
        <w:t>are</w:t>
      </w:r>
      <w:r w:rsidR="004A1154">
        <w:t xml:space="preserve"> provided</w:t>
      </w:r>
      <w:r w:rsidR="008E0B70">
        <w:t xml:space="preserve"> to</w:t>
      </w:r>
      <w:r w:rsidR="00F627AF">
        <w:t xml:space="preserve"> improve service and for future enhancements m</w:t>
      </w:r>
      <w:r w:rsidR="000152D9">
        <w:t xml:space="preserve">onitor doctors and </w:t>
      </w:r>
      <w:r w:rsidR="00D92BEB">
        <w:t>decision-making</w:t>
      </w:r>
      <w:r w:rsidR="000152D9">
        <w:t xml:space="preserve"> access.</w:t>
      </w:r>
    </w:p>
    <w:p w14:paraId="136D4636" w14:textId="2A5F9005" w:rsidR="00D8343E" w:rsidRDefault="00D8343E" w:rsidP="00D8343E">
      <w:pPr>
        <w:jc w:val="both"/>
      </w:pPr>
    </w:p>
    <w:p w14:paraId="24F9ED74" w14:textId="4715DDAE" w:rsidR="00D8343E" w:rsidRPr="00D8343E" w:rsidRDefault="00D8343E" w:rsidP="00237759">
      <w:pPr>
        <w:pStyle w:val="ListParagraph"/>
        <w:numPr>
          <w:ilvl w:val="0"/>
          <w:numId w:val="12"/>
        </w:numPr>
        <w:jc w:val="both"/>
        <w:rPr>
          <w:b/>
          <w:bCs/>
          <w:sz w:val="28"/>
          <w:szCs w:val="28"/>
        </w:rPr>
      </w:pPr>
      <w:r w:rsidRPr="00D8343E">
        <w:rPr>
          <w:b/>
          <w:bCs/>
          <w:sz w:val="28"/>
          <w:szCs w:val="28"/>
        </w:rPr>
        <w:t>Star Schema</w:t>
      </w:r>
    </w:p>
    <w:p w14:paraId="288DE41B" w14:textId="3B67B09C" w:rsidR="00D8343E" w:rsidRDefault="00D8343E" w:rsidP="008E0B70">
      <w:pPr>
        <w:spacing w:before="240"/>
        <w:jc w:val="both"/>
      </w:pPr>
      <w:r w:rsidRPr="00BC2BAF">
        <w:t>Star schema will display the architecture used in dimensional modeling of the data warehouse</w:t>
      </w:r>
      <w:r>
        <w:t>, as it is simple for analysts to understand and design.  A star schema consists of central table that forms the center of the schema called the fact table and may have any number of smaller tables known as dimension tables displayed across the central fact table in radial pattern.  The dimension tables include denormalized data that promote the business intelligence and data mining techniques.</w:t>
      </w:r>
      <w:r w:rsidR="001518A2">
        <w:t xml:space="preserve"> </w:t>
      </w:r>
      <w:r>
        <w:t>Users that explicitly query the relational database are better able to navigate the model.</w:t>
      </w:r>
      <w:r w:rsidR="008E0B70">
        <w:t xml:space="preserve"> </w:t>
      </w:r>
      <w:r>
        <w:t>Relational queries typically work best against this framework.</w:t>
      </w:r>
      <w:r w:rsidR="008E0B70">
        <w:t xml:space="preserve"> </w:t>
      </w:r>
      <w:r>
        <w:t>The flattened table is also easier to handle with fewer tables and associated keys in the ETL process.</w:t>
      </w:r>
      <w:r w:rsidR="008E0B70">
        <w:t xml:space="preserve"> </w:t>
      </w:r>
      <w:r>
        <w:t xml:space="preserve">The dimension table is connected to a fact table of </w:t>
      </w:r>
      <w:r w:rsidR="00237759">
        <w:t>one-to-many</w:t>
      </w:r>
      <w:r>
        <w:t xml:space="preserve"> relationships.</w:t>
      </w:r>
      <w:r w:rsidR="008E0B70">
        <w:t xml:space="preserve"> </w:t>
      </w:r>
      <w:r>
        <w:t>The primary key of the fact table is the concatenation of the primary keys of all dimension’s tables.</w:t>
      </w:r>
      <w:r w:rsidR="008E0B70">
        <w:t xml:space="preserve"> </w:t>
      </w:r>
      <w:r>
        <w:t>The dimension tables provide the basis for the aggregation of the measurements in the fact table.</w:t>
      </w:r>
    </w:p>
    <w:p w14:paraId="157270E2" w14:textId="77777777" w:rsidR="00D8343E" w:rsidRDefault="00D8343E" w:rsidP="008E0B70">
      <w:pPr>
        <w:pStyle w:val="ListParagraph"/>
        <w:spacing w:before="240"/>
        <w:jc w:val="both"/>
      </w:pPr>
    </w:p>
    <w:p w14:paraId="49AF595E" w14:textId="6F1818A2" w:rsidR="005836DD" w:rsidRDefault="000F03A5" w:rsidP="00181009">
      <w:pPr>
        <w:jc w:val="center"/>
      </w:pPr>
      <w:r>
        <w:rPr>
          <w:noProof/>
        </w:rPr>
        <w:lastRenderedPageBreak/>
        <w:drawing>
          <wp:inline distT="0" distB="0" distL="0" distR="0" wp14:anchorId="0A75F983" wp14:editId="13210CF5">
            <wp:extent cx="5407660" cy="3329731"/>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0000" t="16155" r="16410" b="10854"/>
                    <a:stretch/>
                  </pic:blipFill>
                  <pic:spPr bwMode="auto">
                    <a:xfrm>
                      <a:off x="0" y="0"/>
                      <a:ext cx="5418634" cy="3336488"/>
                    </a:xfrm>
                    <a:prstGeom prst="rect">
                      <a:avLst/>
                    </a:prstGeom>
                    <a:ln>
                      <a:noFill/>
                    </a:ln>
                    <a:extLst>
                      <a:ext uri="{53640926-AAD7-44D8-BBD7-CCE9431645EC}">
                        <a14:shadowObscured xmlns:a14="http://schemas.microsoft.com/office/drawing/2010/main"/>
                      </a:ext>
                    </a:extLst>
                  </pic:spPr>
                </pic:pic>
              </a:graphicData>
            </a:graphic>
          </wp:inline>
        </w:drawing>
      </w:r>
    </w:p>
    <w:p w14:paraId="51D680B3" w14:textId="1775158D" w:rsidR="0012288A" w:rsidRDefault="003462A3" w:rsidP="003462A3">
      <w:pPr>
        <w:jc w:val="center"/>
      </w:pPr>
      <w:r w:rsidRPr="00733B6B">
        <w:rPr>
          <w:b/>
          <w:bCs/>
        </w:rPr>
        <w:t>Fig.</w:t>
      </w:r>
      <w:r>
        <w:rPr>
          <w:b/>
          <w:bCs/>
        </w:rPr>
        <w:t>5</w:t>
      </w:r>
      <w:r w:rsidRPr="00733B6B">
        <w:rPr>
          <w:b/>
          <w:bCs/>
        </w:rPr>
        <w:t xml:space="preserve">. </w:t>
      </w:r>
      <w:r>
        <w:rPr>
          <w:b/>
          <w:bCs/>
        </w:rPr>
        <w:t>Star Schema</w:t>
      </w:r>
      <w:r w:rsidRPr="00733B6B">
        <w:rPr>
          <w:b/>
          <w:bCs/>
        </w:rPr>
        <w:t>.</w:t>
      </w:r>
    </w:p>
    <w:p w14:paraId="59DD7E39" w14:textId="67513EA6" w:rsidR="00CC2202" w:rsidRDefault="005E1E4A" w:rsidP="008C4ED1">
      <w:pPr>
        <w:spacing w:before="240"/>
        <w:jc w:val="both"/>
      </w:pPr>
      <w:r>
        <w:t>The advantage of using star schemas to represent data is that it minimizes the number of tables in the database, the number of relationships between them and therefore the number of joins needed in user queries</w:t>
      </w:r>
      <w:r w:rsidR="00916292">
        <w:t xml:space="preserve"> </w:t>
      </w:r>
      <w:r w:rsidR="00916292">
        <w:fldChar w:fldCharType="begin" w:fldLock="1"/>
      </w:r>
      <w:r w:rsidR="003D7F1D">
        <w:instrText>ADDIN CSL_CITATION {"citationItems":[{"id":"ITEM-1","itemData":{"author":[{"dropping-particle":"","family":"Warehouse","given":"Data","non-dropping-particle":"","parse-names":false,"suffix":""}],"id":"ITEM-1","issued":{"date-parts":[["0"]]},"page":"32-85","title":"CHAPTER 3 BUILDING ARCHITECTURAL DATA WAREHOUSE FOR","type":"article-journal"},"uris":["http://www.mendeley.com/documents/?uuid=0cf57e2f-696b-4965-8b89-269fbe2a165b"]}],"mendeley":{"formattedCitation":"[15]","plainTextFormattedCitation":"[15]","previouslyFormattedCitation":"[15]"},"properties":{"noteIndex":0},"schema":"https://github.com/citation-style-language/schema/raw/master/csl-citation.json"}</w:instrText>
      </w:r>
      <w:r w:rsidR="00916292">
        <w:fldChar w:fldCharType="separate"/>
      </w:r>
      <w:r w:rsidR="003D7F1D" w:rsidRPr="003D7F1D">
        <w:rPr>
          <w:noProof/>
        </w:rPr>
        <w:t>[15]</w:t>
      </w:r>
      <w:r w:rsidR="00916292">
        <w:fldChar w:fldCharType="end"/>
      </w:r>
      <w:r w:rsidR="003D7F1D">
        <w:fldChar w:fldCharType="begin" w:fldLock="1"/>
      </w:r>
      <w:r w:rsidR="003D7F1D">
        <w:instrText>ADDIN CSL_CITATION {"citationItems":[{"id":"ITEM-1","itemData":{"DOI":"10.1097/HCM.0000000000000113","ISBN":"0000000000000","author":[{"dropping-particle":"","family":"Karami","given":"Mahtab","non-dropping-particle":"","parse-names":false,"suffix":""},{"dropping-particle":"","family":"Services","given":"Health","non-dropping-particle":"","parse-names":false,"suffix":""}],"id":"ITEM-1","issue":"October","issued":{"date-parts":[["2017"]]},"title":"An Effective Tool to Create Intelligence in","type":"article-journal"},"uris":["http://www.mendeley.com/documents/?uuid=70c2119e-9fc4-4fd6-a9d1-f083a3a3b1f8"]}],"mendeley":{"formattedCitation":"[16]","plainTextFormattedCitation":"[16]"},"properties":{"noteIndex":0},"schema":"https://github.com/citation-style-language/schema/raw/master/csl-citation.json"}</w:instrText>
      </w:r>
      <w:r w:rsidR="003D7F1D">
        <w:fldChar w:fldCharType="separate"/>
      </w:r>
      <w:r w:rsidR="003D7F1D" w:rsidRPr="003D7F1D">
        <w:rPr>
          <w:noProof/>
        </w:rPr>
        <w:t>[16]</w:t>
      </w:r>
      <w:r w:rsidR="003D7F1D">
        <w:fldChar w:fldCharType="end"/>
      </w:r>
      <w:r>
        <w:t xml:space="preserve">. </w:t>
      </w:r>
      <w:r w:rsidR="00F91186" w:rsidRPr="00F91186">
        <w:t>"First Principles" methodology focused on user query analysis. It starts with the identification of the appropriate "facts" that need to be aggregated, the dimensional attributes to aggregate by and the creation of star schemas based on these</w:t>
      </w:r>
      <w:r>
        <w:t>. It results in a data warehouse design which is a set of discrete star schemas.</w:t>
      </w:r>
      <w:r w:rsidR="00916292">
        <w:fldChar w:fldCharType="begin" w:fldLock="1"/>
      </w:r>
      <w:r w:rsidR="003D7F1D">
        <w:instrText>ADDIN CSL_CITATION {"citationItems":[{"id":"ITEM-1","itemData":{"author":[{"dropping-particle":"","family":"Warehouse","given":"Data","non-dropping-particle":"","parse-names":false,"suffix":""}],"id":"ITEM-1","issued":{"date-parts":[["0"]]},"page":"32-85","title":"CHAPTER 3 BUILDING ARCHITECTURAL DATA WAREHOUSE FOR","type":"article-journal"},"uris":["http://www.mendeley.com/documents/?uuid=0cf57e2f-696b-4965-8b89-269fbe2a165b"]}],"mendeley":{"formattedCitation":"[15]","plainTextFormattedCitation":"[15]","previouslyFormattedCitation":"[15]"},"properties":{"noteIndex":0},"schema":"https://github.com/citation-style-language/schema/raw/master/csl-citation.json"}</w:instrText>
      </w:r>
      <w:r w:rsidR="00916292">
        <w:fldChar w:fldCharType="separate"/>
      </w:r>
      <w:r w:rsidR="003D7F1D" w:rsidRPr="003D7F1D">
        <w:rPr>
          <w:noProof/>
        </w:rPr>
        <w:t>[15]</w:t>
      </w:r>
      <w:r w:rsidR="00916292">
        <w:fldChar w:fldCharType="end"/>
      </w:r>
      <w:r w:rsidR="00D40E59">
        <w:t xml:space="preserve"> </w:t>
      </w:r>
      <w:r w:rsidR="00EB3BA5">
        <w:t>However, this approach has p</w:t>
      </w:r>
      <w:r w:rsidR="00916292">
        <w:t>ractical disadvantages</w:t>
      </w:r>
      <w:r w:rsidR="008C4ED1">
        <w:t xml:space="preserve"> the r</w:t>
      </w:r>
      <w:r w:rsidR="00F97665">
        <w:t>equirements for user analysis are extremely unpredictable and open to evolve over time, which gives an inconsistent design basis.</w:t>
      </w:r>
      <w:r w:rsidR="008C4ED1">
        <w:t xml:space="preserve"> </w:t>
      </w:r>
      <w:r w:rsidR="00F97665">
        <w:t>If the designer does not understand</w:t>
      </w:r>
      <w:r w:rsidR="00CC2202">
        <w:t xml:space="preserve"> the underlying data relationships, </w:t>
      </w:r>
      <w:r w:rsidR="00F97665">
        <w:t xml:space="preserve">it may lead to </w:t>
      </w:r>
      <w:r w:rsidR="00CC2202">
        <w:t>incorrect designs</w:t>
      </w:r>
      <w:r w:rsidR="008C4ED1">
        <w:t xml:space="preserve"> which subsequently</w:t>
      </w:r>
      <w:r w:rsidR="00CC2202">
        <w:t xml:space="preserve"> leads to information loss by premature aggregation, which restricts the way the data can be analyzed.</w:t>
      </w:r>
      <w:r w:rsidR="008C4ED1">
        <w:t xml:space="preserve"> Therefore, t</w:t>
      </w:r>
      <w:r w:rsidR="00CC2202">
        <w:t>he technique is described through examples rather than an explicit design procedure.</w:t>
      </w:r>
    </w:p>
    <w:p w14:paraId="6FBDD36F" w14:textId="655E8DD1" w:rsidR="00D41168" w:rsidRDefault="008C4ED1" w:rsidP="00D41168">
      <w:pPr>
        <w:spacing w:before="240"/>
        <w:jc w:val="both"/>
      </w:pPr>
      <w:r>
        <w:t xml:space="preserve">The </w:t>
      </w:r>
      <w:r w:rsidR="00D41168" w:rsidRPr="00AA4312">
        <w:t>Patient_Dimension</w:t>
      </w:r>
      <w:r>
        <w:t xml:space="preserve"> </w:t>
      </w:r>
      <w:r w:rsidR="00D41168" w:rsidRPr="00AA4312">
        <w:t xml:space="preserve">table </w:t>
      </w:r>
      <w:r w:rsidR="00AA4312" w:rsidRPr="00AA4312">
        <w:t>holds</w:t>
      </w:r>
      <w:r w:rsidR="00D41168" w:rsidRPr="00AA4312">
        <w:t xml:space="preserve"> information about the patient, such </w:t>
      </w:r>
      <w:r w:rsidR="000B0356" w:rsidRPr="00AA4312">
        <w:t>as name</w:t>
      </w:r>
      <w:r w:rsidR="000B0356">
        <w:t xml:space="preserve"> of the </w:t>
      </w:r>
      <w:r w:rsidR="000B0356" w:rsidRPr="00AA4312">
        <w:t>patien</w:t>
      </w:r>
      <w:r w:rsidR="000B0356">
        <w:t>t</w:t>
      </w:r>
      <w:r w:rsidR="00D41168" w:rsidRPr="00AA4312">
        <w:t>, gender, age, disease,</w:t>
      </w:r>
      <w:r w:rsidR="00AA4312" w:rsidRPr="00AA4312">
        <w:t xml:space="preserve"> phone number</w:t>
      </w:r>
      <w:r w:rsidR="00D41168" w:rsidRPr="00AA4312">
        <w:t>, blood group etc.</w:t>
      </w:r>
      <w:r w:rsidR="00D41168" w:rsidRPr="001D51A9">
        <w:t xml:space="preserve"> </w:t>
      </w:r>
      <w:r w:rsidR="001D51A9">
        <w:t>A</w:t>
      </w:r>
      <w:r w:rsidR="001D51A9" w:rsidRPr="001D51A9">
        <w:t>ll possible treatment option</w:t>
      </w:r>
      <w:r w:rsidR="00D41168" w:rsidRPr="001D51A9">
        <w:t xml:space="preserve"> is store</w:t>
      </w:r>
      <w:r w:rsidR="001D51A9" w:rsidRPr="001D51A9">
        <w:t xml:space="preserve">d in </w:t>
      </w:r>
      <w:r>
        <w:t xml:space="preserve">the </w:t>
      </w:r>
      <w:r w:rsidRPr="001D51A9">
        <w:t>Treatment_Dimension</w:t>
      </w:r>
      <w:r w:rsidR="00D41168" w:rsidRPr="001D51A9">
        <w:t>.</w:t>
      </w:r>
      <w:r w:rsidR="00D41168" w:rsidRPr="00D755B5">
        <w:t xml:space="preserve"> A table that stores the entire symptom, the normal condition values and abnormal condition values</w:t>
      </w:r>
      <w:r w:rsidR="000B0356">
        <w:fldChar w:fldCharType="begin" w:fldLock="1"/>
      </w:r>
      <w:r w:rsidR="003D7F1D">
        <w:instrText>ADDIN CSL_CITATION {"citationItems":[{"id":"ITEM-1","itemData":{"author":[{"dropping-particle":"","family":"Dutta","given":"Rajib","non-dropping-particle":"","parse-names":false,"suffix":""}],"id":"ITEM-1","issued":{"date-parts":[["2013"]]},"page":"77-89","title":"H EALTH C ARE D ATA W AREHOUSE S YSTEM A RCHITECTURE FOR I NFLUENZA ( F LU )","type":"article-journal"},"uris":["http://www.mendeley.com/documents/?uuid=2e4b91f7-bb83-454d-af0d-bd1d0adf877a"]}],"mendeley":{"formattedCitation":"[12]","plainTextFormattedCitation":"[12]","previouslyFormattedCitation":"[12]"},"properties":{"noteIndex":0},"schema":"https://github.com/citation-style-language/schema/raw/master/csl-citation.json"}</w:instrText>
      </w:r>
      <w:r w:rsidR="000B0356">
        <w:fldChar w:fldCharType="separate"/>
      </w:r>
      <w:r w:rsidR="003D7F1D" w:rsidRPr="003D7F1D">
        <w:rPr>
          <w:noProof/>
        </w:rPr>
        <w:t>[12]</w:t>
      </w:r>
      <w:r w:rsidR="000B0356">
        <w:fldChar w:fldCharType="end"/>
      </w:r>
      <w:r>
        <w:t xml:space="preserve"> is stored in the </w:t>
      </w:r>
      <w:r w:rsidRPr="00D755B5">
        <w:t>Symptom_Dimension</w:t>
      </w:r>
      <w:r>
        <w:t xml:space="preserve">. </w:t>
      </w:r>
      <w:r w:rsidR="00D41168" w:rsidRPr="00D755B5">
        <w:t xml:space="preserve">Disease_Type_Dimension: </w:t>
      </w:r>
      <w:r w:rsidR="00D755B5" w:rsidRPr="00D755B5">
        <w:t>In this</w:t>
      </w:r>
      <w:r w:rsidR="00D41168" w:rsidRPr="00D755B5">
        <w:t xml:space="preserve"> table all the diseases and the types of the diseases</w:t>
      </w:r>
      <w:r w:rsidR="00D755B5" w:rsidRPr="00D755B5">
        <w:t xml:space="preserve"> are stored</w:t>
      </w:r>
      <w:r w:rsidR="00D41168" w:rsidRPr="00D755B5">
        <w:t>. In this case only all types of COVID-19 related data are store</w:t>
      </w:r>
      <w:r w:rsidR="00D755B5" w:rsidRPr="00D755B5">
        <w:t>d</w:t>
      </w:r>
      <w:r>
        <w:t xml:space="preserve"> and the </w:t>
      </w:r>
      <w:r w:rsidR="00D41168" w:rsidRPr="00AA4312">
        <w:t>diseasestage _dimension: A table that stores the staging systems which are specific for each type of disease</w:t>
      </w:r>
      <w:r w:rsidR="00AA4312">
        <w:fldChar w:fldCharType="begin" w:fldLock="1"/>
      </w:r>
      <w:r w:rsidR="00707F3F">
        <w:instrText>ADDIN CSL_CITATION {"citationItems":[{"id":"ITEM-1","itemData":{"author":[{"dropping-particle":"","family":"Appidi","given":"Vineetha","non-dropping-particle":"","parse-names":false,"suffix":""},{"dropping-particle":"","family":"Umar","given":"Syed","non-dropping-particle":"","parse-names":false,"suffix":""},{"dropping-particle":"","family":"Vallamkonda","given":"Sushma","non-dropping-particle":"","parse-names":false,"suffix":""}],"id":"ITEM-1","issue":"3","issued":{"date-parts":[["2014"]]},"page":"22-26","title":"Development of a Data Warehouse for Cancer Diagnosis andTreatment Decision Support","type":"article-journal","volume":"5"},"uris":["http://www.mendeley.com/documents/?uuid=536de18b-322d-4646-8bb0-b2fb035a9242"]}],"mendeley":{"formattedCitation":"[4]","plainTextFormattedCitation":"[4]","previouslyFormattedCitation":"[4]"},"properties":{"noteIndex":0},"schema":"https://github.com/citation-style-language/schema/raw/master/csl-citation.json"}</w:instrText>
      </w:r>
      <w:r w:rsidR="00AA4312">
        <w:fldChar w:fldCharType="separate"/>
      </w:r>
      <w:r w:rsidR="00B52CD9" w:rsidRPr="00B52CD9">
        <w:rPr>
          <w:noProof/>
        </w:rPr>
        <w:t>[4]</w:t>
      </w:r>
      <w:r w:rsidR="00AA4312">
        <w:fldChar w:fldCharType="end"/>
      </w:r>
      <w:r w:rsidR="00D41168" w:rsidRPr="00AA4312">
        <w:t>. In this project only information pertaining to the subject matter</w:t>
      </w:r>
      <w:r w:rsidR="00AA4312">
        <w:fldChar w:fldCharType="begin" w:fldLock="1"/>
      </w:r>
      <w:r w:rsidR="00AA4312">
        <w:instrText>ADDIN CSL_CITATION {"citationItems":[{"id":"ITEM-1","itemData":{"author":[{"dropping-particle":"","family":"Wah","given":"T E H Ying","non-dropping-particle":"","parse-names":false,"suffix":""},{"dropping-particle":"","family":"Sim","given":"O N G Suan","non-dropping-particle":"","parse-names":false,"suffix":""}],"id":"ITEM-1","issue":"August","issued":{"date-parts":[["2014"]]},"title":"Development of a Data Warehouse for Lymphoma Cancer Diagnosis and Treatment Decision Support","type":"article-journal"},"uris":["http://www.mendeley.com/documents/?uuid=763e0aee-f662-4fa2-862a-42b2d2c91ed9"]}],"mendeley":{"formattedCitation":"[2]","plainTextFormattedCitation":"[2]","previouslyFormattedCitation":"[2]"},"properties":{"noteIndex":0},"schema":"https://github.com/citation-style-language/schema/raw/master/csl-citation.json"}</w:instrText>
      </w:r>
      <w:r w:rsidR="00AA4312">
        <w:fldChar w:fldCharType="separate"/>
      </w:r>
      <w:r w:rsidR="00AA4312" w:rsidRPr="00AA4312">
        <w:rPr>
          <w:noProof/>
        </w:rPr>
        <w:t>[2]</w:t>
      </w:r>
      <w:r w:rsidR="00AA4312">
        <w:fldChar w:fldCharType="end"/>
      </w:r>
      <w:r w:rsidR="00D41168" w:rsidRPr="00AA4312">
        <w:t>, i.e. COVID- 19 disease will be created.</w:t>
      </w:r>
      <w:r>
        <w:t xml:space="preserve"> A </w:t>
      </w:r>
      <w:r w:rsidR="00D41168" w:rsidRPr="00D755B5">
        <w:t>Blood_Dimension</w:t>
      </w:r>
      <w:r>
        <w:t xml:space="preserve"> </w:t>
      </w:r>
      <w:r w:rsidR="00D41168" w:rsidRPr="00D755B5">
        <w:t xml:space="preserve">table </w:t>
      </w:r>
      <w:r w:rsidR="00D755B5" w:rsidRPr="00D755B5">
        <w:t>comprised of</w:t>
      </w:r>
      <w:r w:rsidR="00D41168" w:rsidRPr="00D755B5">
        <w:t xml:space="preserve"> every patients’ blood group.</w:t>
      </w:r>
      <w:r>
        <w:t xml:space="preserve"> And lastly, the </w:t>
      </w:r>
      <w:r w:rsidR="00D41168" w:rsidRPr="00D755B5">
        <w:t xml:space="preserve">Doctor_Dimension: </w:t>
      </w:r>
      <w:r w:rsidR="001D51A9" w:rsidRPr="00D755B5">
        <w:t xml:space="preserve">doctor information is stored in this </w:t>
      </w:r>
      <w:r w:rsidR="00D41168" w:rsidRPr="00D755B5">
        <w:t>table</w:t>
      </w:r>
      <w:r w:rsidR="001D51A9" w:rsidRPr="00D755B5">
        <w:t xml:space="preserve">, </w:t>
      </w:r>
      <w:r w:rsidR="00D41168" w:rsidRPr="00D755B5">
        <w:t xml:space="preserve">such as name, gender, phone, address, etc. </w:t>
      </w:r>
    </w:p>
    <w:p w14:paraId="72C23622" w14:textId="77777777" w:rsidR="00D40E59" w:rsidRPr="00D755B5" w:rsidRDefault="00D40E59" w:rsidP="00D41168">
      <w:pPr>
        <w:spacing w:before="240"/>
        <w:jc w:val="both"/>
      </w:pPr>
    </w:p>
    <w:p w14:paraId="435E2C0F" w14:textId="21CB27AA" w:rsidR="0012288A" w:rsidRDefault="0012288A" w:rsidP="00237759">
      <w:pPr>
        <w:pStyle w:val="ListParagraph"/>
        <w:numPr>
          <w:ilvl w:val="0"/>
          <w:numId w:val="12"/>
        </w:numPr>
        <w:spacing w:before="240"/>
        <w:jc w:val="both"/>
        <w:rPr>
          <w:b/>
          <w:bCs/>
          <w:sz w:val="28"/>
          <w:szCs w:val="28"/>
        </w:rPr>
      </w:pPr>
      <w:r>
        <w:rPr>
          <w:b/>
          <w:bCs/>
          <w:sz w:val="28"/>
          <w:szCs w:val="28"/>
        </w:rPr>
        <w:lastRenderedPageBreak/>
        <w:t>Data warehouse development</w:t>
      </w:r>
    </w:p>
    <w:p w14:paraId="0D12C2AA" w14:textId="7DFB3042" w:rsidR="0012288A" w:rsidRDefault="0012288A" w:rsidP="00F136E4">
      <w:r w:rsidRPr="00B023F7">
        <w:t xml:space="preserve">This method consists of all processes for the extraction and transformation of data types and the filling of missing values from the data source of the staging table. It also contains operations for the derivation of new attributes by grouping or classification. Transformation happens by using rules or lookup tables, or by integrating data with other data. Loading is the method of writing the data to the target database. Data is extracted and stored in various excel documents. Each dimension table and fact table data </w:t>
      </w:r>
      <w:r w:rsidR="00D76D89" w:rsidRPr="00B023F7">
        <w:t>are</w:t>
      </w:r>
      <w:r w:rsidRPr="00B023F7">
        <w:t xml:space="preserve"> cleaned and created in separate excel or CSV documents. Imported data </w:t>
      </w:r>
      <w:r>
        <w:t xml:space="preserve">of the fact </w:t>
      </w:r>
      <w:r w:rsidRPr="00B023F7">
        <w:t>and dimensional to data mart in the COVID 19 data warehouse. Each CSV Excel document will be added one by one.</w:t>
      </w:r>
      <w:r>
        <w:t xml:space="preserve"> </w:t>
      </w:r>
      <w:r w:rsidRPr="0086723B">
        <w:t>For Mondrian schema the Pentaho workbench tool is used. A Mondrian schema includes a logical model consisting of cube, hierarchy and members and a physical model mapping of this model. The Mondrian schema generated is examined by choosing the new scheme file, then MDX query. The MDX query is the SELECT statement, the most popular query in MDX.   When understanding the MDX SELECT statement, you will have a clear understanding of how to use MDX to request multidimensional data, what the syntax of the SELECT statement is and how to construct a simple query by using the SELECT state.</w:t>
      </w:r>
    </w:p>
    <w:p w14:paraId="3466734F" w14:textId="01C88117" w:rsidR="0012288A" w:rsidRDefault="0012288A" w:rsidP="0012288A">
      <w:pPr>
        <w:pStyle w:val="ListParagraph"/>
      </w:pPr>
      <w:r>
        <w:rPr>
          <w:noProof/>
        </w:rPr>
        <w:drawing>
          <wp:inline distT="0" distB="0" distL="0" distR="0" wp14:anchorId="1D34D7E2" wp14:editId="0F4AC6E1">
            <wp:extent cx="5173980" cy="2339340"/>
            <wp:effectExtent l="0" t="0" r="7620" b="3810"/>
            <wp:docPr id="2" name="Picture 2" descr="Agile Data Warehousing and Business Intelligence in Action | Though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ile Data Warehousing and Business Intelligence in Action | ThoughtWorks"/>
                    <pic:cNvPicPr>
                      <a:picLocks noChangeAspect="1" noChangeArrowheads="1"/>
                    </pic:cNvPicPr>
                  </pic:nvPicPr>
                  <pic:blipFill rotWithShape="1">
                    <a:blip r:embed="rId13">
                      <a:extLst>
                        <a:ext uri="{28A0092B-C50C-407E-A947-70E740481C1C}">
                          <a14:useLocalDpi xmlns:a14="http://schemas.microsoft.com/office/drawing/2010/main" val="0"/>
                        </a:ext>
                      </a:extLst>
                    </a:blip>
                    <a:srcRect l="6666" t="11026" r="6283" b="10256"/>
                    <a:stretch/>
                  </pic:blipFill>
                  <pic:spPr bwMode="auto">
                    <a:xfrm>
                      <a:off x="0" y="0"/>
                      <a:ext cx="5173980" cy="2339340"/>
                    </a:xfrm>
                    <a:prstGeom prst="rect">
                      <a:avLst/>
                    </a:prstGeom>
                    <a:noFill/>
                    <a:ln>
                      <a:noFill/>
                    </a:ln>
                    <a:extLst>
                      <a:ext uri="{53640926-AAD7-44D8-BBD7-CCE9431645EC}">
                        <a14:shadowObscured xmlns:a14="http://schemas.microsoft.com/office/drawing/2010/main"/>
                      </a:ext>
                    </a:extLst>
                  </pic:spPr>
                </pic:pic>
              </a:graphicData>
            </a:graphic>
          </wp:inline>
        </w:drawing>
      </w:r>
    </w:p>
    <w:p w14:paraId="355344DA" w14:textId="0399ECA5" w:rsidR="00E65FFA" w:rsidRPr="00F136E4" w:rsidRDefault="003462A3" w:rsidP="00F136E4">
      <w:pPr>
        <w:pStyle w:val="ListParagraph"/>
        <w:spacing w:before="240" w:line="480" w:lineRule="auto"/>
        <w:jc w:val="center"/>
        <w:rPr>
          <w:b/>
          <w:bCs/>
        </w:rPr>
      </w:pPr>
      <w:r w:rsidRPr="00733B6B">
        <w:rPr>
          <w:b/>
          <w:bCs/>
        </w:rPr>
        <w:t>Fig.</w:t>
      </w:r>
      <w:r>
        <w:rPr>
          <w:b/>
          <w:bCs/>
        </w:rPr>
        <w:t>6</w:t>
      </w:r>
      <w:r w:rsidRPr="00733B6B">
        <w:rPr>
          <w:b/>
          <w:bCs/>
        </w:rPr>
        <w:t xml:space="preserve">. </w:t>
      </w:r>
      <w:r>
        <w:rPr>
          <w:b/>
          <w:bCs/>
        </w:rPr>
        <w:t xml:space="preserve">ETL Process of </w:t>
      </w:r>
      <w:r w:rsidRPr="00733B6B">
        <w:rPr>
          <w:b/>
          <w:bCs/>
        </w:rPr>
        <w:t>Data Warehouse for COVID- 19.</w:t>
      </w:r>
    </w:p>
    <w:p w14:paraId="67313A19" w14:textId="4B984B12" w:rsidR="00AC6A03" w:rsidRDefault="00AC6A03" w:rsidP="00D40E59">
      <w:pPr>
        <w:jc w:val="both"/>
        <w:rPr>
          <w:noProof/>
        </w:rPr>
      </w:pPr>
      <w:r>
        <w:rPr>
          <w:noProof/>
        </w:rPr>
        <w:t>A cube is developed on the basis of COVID- 19 DW dimensions for OLAP operations to execute. It has been designed and carried out by pentaho. The dimensions and Hierarchies are implemented to authorize OLAP operations (slice, dice, drill through, drill up and drill down). The cube is built based on all the dimensions. Thereafter the Cube implementation is done, can be directly accessed by  dropping dimensions members and measurement. Special cubes can be developed for  Data analysis based on unique dimensions and measurement.</w:t>
      </w:r>
    </w:p>
    <w:p w14:paraId="1F35F14F" w14:textId="77777777" w:rsidR="00F136E4" w:rsidRDefault="00F136E4" w:rsidP="00AC6A03">
      <w:pPr>
        <w:ind w:left="720"/>
        <w:jc w:val="both"/>
        <w:rPr>
          <w:noProof/>
        </w:rPr>
      </w:pPr>
    </w:p>
    <w:p w14:paraId="3F3057F0" w14:textId="60C2222D" w:rsidR="00F136E4" w:rsidRDefault="00F136E4" w:rsidP="00AC6A03">
      <w:pPr>
        <w:ind w:left="720"/>
        <w:jc w:val="both"/>
        <w:rPr>
          <w:noProof/>
        </w:rPr>
      </w:pPr>
    </w:p>
    <w:p w14:paraId="12A60020" w14:textId="6BE3930F" w:rsidR="00237759" w:rsidRDefault="00237759" w:rsidP="00AC6A03">
      <w:pPr>
        <w:ind w:left="720"/>
        <w:jc w:val="both"/>
        <w:rPr>
          <w:noProof/>
        </w:rPr>
      </w:pPr>
    </w:p>
    <w:p w14:paraId="148D9319" w14:textId="1650E83F" w:rsidR="00D40E59" w:rsidRDefault="00D40E59" w:rsidP="00AC6A03">
      <w:pPr>
        <w:ind w:left="720"/>
        <w:jc w:val="both"/>
        <w:rPr>
          <w:noProof/>
        </w:rPr>
      </w:pPr>
    </w:p>
    <w:p w14:paraId="38EA7B46" w14:textId="77777777" w:rsidR="00D40E59" w:rsidRDefault="00D40E59" w:rsidP="00AC6A03">
      <w:pPr>
        <w:ind w:left="720"/>
        <w:jc w:val="both"/>
        <w:rPr>
          <w:noProof/>
        </w:rPr>
      </w:pPr>
    </w:p>
    <w:p w14:paraId="25E30C5A" w14:textId="737734C5" w:rsidR="00DA3B95" w:rsidRDefault="00DA3B95" w:rsidP="00AC6A03">
      <w:pPr>
        <w:ind w:left="720"/>
        <w:jc w:val="both"/>
        <w:rPr>
          <w:noProof/>
        </w:rPr>
      </w:pPr>
      <w:r>
        <w:rPr>
          <w:noProof/>
        </w:rPr>
        <w:lastRenderedPageBreak/>
        <w:drawing>
          <wp:anchor distT="0" distB="0" distL="114300" distR="114300" simplePos="0" relativeHeight="251666944" behindDoc="0" locked="0" layoutInCell="1" allowOverlap="1" wp14:anchorId="5FACE8A7" wp14:editId="030BE8AF">
            <wp:simplePos x="0" y="0"/>
            <wp:positionH relativeFrom="column">
              <wp:posOffset>4266248</wp:posOffset>
            </wp:positionH>
            <wp:positionV relativeFrom="paragraph">
              <wp:posOffset>197803</wp:posOffset>
            </wp:positionV>
            <wp:extent cx="388620" cy="310896"/>
            <wp:effectExtent l="952"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38718" t="40869" r="59358" b="56263"/>
                    <a:stretch/>
                  </pic:blipFill>
                  <pic:spPr bwMode="auto">
                    <a:xfrm rot="5400000">
                      <a:off x="0" y="0"/>
                      <a:ext cx="388620" cy="310896"/>
                    </a:xfrm>
                    <a:prstGeom prst="rect">
                      <a:avLst/>
                    </a:prstGeom>
                    <a:ln>
                      <a:noFill/>
                    </a:ln>
                    <a:extLst>
                      <a:ext uri="{53640926-AAD7-44D8-BBD7-CCE9431645EC}">
                        <a14:shadowObscured xmlns:a14="http://schemas.microsoft.com/office/drawing/2010/main"/>
                      </a:ext>
                    </a:extLst>
                  </pic:spPr>
                </pic:pic>
              </a:graphicData>
            </a:graphic>
          </wp:anchor>
        </w:drawing>
      </w:r>
    </w:p>
    <w:p w14:paraId="2648D31B" w14:textId="28773EC0" w:rsidR="00DA3B95" w:rsidRDefault="00DA3B95" w:rsidP="00DA3B95">
      <w:pPr>
        <w:ind w:left="720"/>
        <w:jc w:val="center"/>
        <w:rPr>
          <w:noProof/>
        </w:rPr>
      </w:pPr>
      <w:r>
        <w:rPr>
          <w:noProof/>
        </w:rPr>
        <w:drawing>
          <wp:inline distT="0" distB="0" distL="0" distR="0" wp14:anchorId="2D3FEDC7" wp14:editId="0B7BE589">
            <wp:extent cx="388620" cy="310896"/>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8718" t="40869" r="59358" b="56263"/>
                    <a:stretch/>
                  </pic:blipFill>
                  <pic:spPr bwMode="auto">
                    <a:xfrm>
                      <a:off x="0" y="0"/>
                      <a:ext cx="392433" cy="31394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6F19AB0" wp14:editId="6A980297">
            <wp:extent cx="4158916" cy="139446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5385" t="37285" r="41025" b="35470"/>
                    <a:stretch/>
                  </pic:blipFill>
                  <pic:spPr bwMode="auto">
                    <a:xfrm>
                      <a:off x="0" y="0"/>
                      <a:ext cx="4168558" cy="1397693"/>
                    </a:xfrm>
                    <a:prstGeom prst="rect">
                      <a:avLst/>
                    </a:prstGeom>
                    <a:ln>
                      <a:noFill/>
                    </a:ln>
                    <a:extLst>
                      <a:ext uri="{53640926-AAD7-44D8-BBD7-CCE9431645EC}">
                        <a14:shadowObscured xmlns:a14="http://schemas.microsoft.com/office/drawing/2010/main"/>
                      </a:ext>
                    </a:extLst>
                  </pic:spPr>
                </pic:pic>
              </a:graphicData>
            </a:graphic>
          </wp:inline>
        </w:drawing>
      </w:r>
    </w:p>
    <w:p w14:paraId="091078CF" w14:textId="1B74302B" w:rsidR="00F136E4" w:rsidRPr="00904111" w:rsidRDefault="00D76D89" w:rsidP="00F136E4">
      <w:pPr>
        <w:ind w:left="720"/>
        <w:jc w:val="center"/>
        <w:rPr>
          <w:b/>
          <w:bCs/>
          <w:i/>
          <w:iCs/>
          <w:noProof/>
        </w:rPr>
      </w:pPr>
      <w:r>
        <w:rPr>
          <w:b/>
          <w:bCs/>
          <w:noProof/>
        </w:rPr>
        <w:t>Fig.</w:t>
      </w:r>
      <w:r w:rsidR="00D27A81">
        <w:rPr>
          <w:b/>
          <w:bCs/>
          <w:noProof/>
        </w:rPr>
        <w:t>7</w:t>
      </w:r>
      <w:r>
        <w:rPr>
          <w:b/>
          <w:bCs/>
          <w:noProof/>
        </w:rPr>
        <w:t>.</w:t>
      </w:r>
      <w:r w:rsidR="00F136E4">
        <w:rPr>
          <w:b/>
          <w:bCs/>
          <w:noProof/>
        </w:rPr>
        <w:t xml:space="preserve"> </w:t>
      </w:r>
      <w:r w:rsidR="00F136E4" w:rsidRPr="00F136E4">
        <w:rPr>
          <w:b/>
          <w:bCs/>
          <w:noProof/>
        </w:rPr>
        <w:t>Dicng the cube for one patient</w:t>
      </w:r>
      <w:r w:rsidR="003D7F1D">
        <w:rPr>
          <w:b/>
          <w:bCs/>
          <w:noProof/>
        </w:rPr>
        <w:t xml:space="preserve"> from patient_dimension</w:t>
      </w:r>
    </w:p>
    <w:p w14:paraId="01AF1F73" w14:textId="57F7583E" w:rsidR="00D76D89" w:rsidRPr="00D76D89" w:rsidRDefault="00D76D89" w:rsidP="00DA3B95">
      <w:pPr>
        <w:ind w:left="720"/>
        <w:jc w:val="center"/>
        <w:rPr>
          <w:b/>
          <w:bCs/>
          <w:noProof/>
        </w:rPr>
      </w:pPr>
    </w:p>
    <w:p w14:paraId="4616A0AA" w14:textId="055F950F" w:rsidR="00904111" w:rsidRDefault="00904111" w:rsidP="00904111">
      <w:pPr>
        <w:ind w:left="720"/>
        <w:jc w:val="both"/>
      </w:pPr>
      <w:r w:rsidRPr="00904111">
        <w:rPr>
          <w:b/>
          <w:bCs/>
          <w:i/>
          <w:iCs/>
          <w:noProof/>
        </w:rPr>
        <w:t>MDX QUERY:</w:t>
      </w:r>
      <w:r>
        <w:rPr>
          <w:noProof/>
        </w:rPr>
        <w:t xml:space="preserve">  </w:t>
      </w:r>
      <w:r>
        <w:t>select {[Measures].[unit patients], [Measures].[male], [Measures].[female]} ON COLUMNS,   Hierarchize(Union(Union(Crossjoin({[symptom]}, {[patient]}), Crossjoin({[symptom]}, [patient].Children)), Union(Crossjoin([symptom].Children, {[patient]}), Crossjoin([symptom].Children, [patient].Children)))) ON ROWS from [starschema] where [patient].[patient_id].[18]</w:t>
      </w:r>
    </w:p>
    <w:p w14:paraId="3EE6143A" w14:textId="77777777" w:rsidR="00237759" w:rsidRDefault="00237759" w:rsidP="00904111">
      <w:pPr>
        <w:ind w:left="720"/>
        <w:jc w:val="both"/>
      </w:pPr>
    </w:p>
    <w:p w14:paraId="5AA963F8" w14:textId="25E35AF5" w:rsidR="00FE0C19" w:rsidRPr="00F136E4" w:rsidRDefault="00F136E4" w:rsidP="00237759">
      <w:pPr>
        <w:pStyle w:val="ListParagraph"/>
        <w:numPr>
          <w:ilvl w:val="0"/>
          <w:numId w:val="12"/>
        </w:numPr>
        <w:jc w:val="both"/>
        <w:rPr>
          <w:b/>
          <w:bCs/>
          <w:sz w:val="24"/>
          <w:szCs w:val="24"/>
        </w:rPr>
      </w:pPr>
      <w:r w:rsidRPr="00F136E4">
        <w:rPr>
          <w:b/>
          <w:bCs/>
          <w:sz w:val="24"/>
          <w:szCs w:val="24"/>
        </w:rPr>
        <w:t xml:space="preserve">Experimental </w:t>
      </w:r>
      <w:r w:rsidR="00FE0C19" w:rsidRPr="00F136E4">
        <w:rPr>
          <w:b/>
          <w:bCs/>
          <w:sz w:val="24"/>
          <w:szCs w:val="24"/>
        </w:rPr>
        <w:t xml:space="preserve">Result </w:t>
      </w:r>
    </w:p>
    <w:p w14:paraId="5031BCB5" w14:textId="2D6766E1" w:rsidR="00E65FFA" w:rsidRDefault="00E65FFA" w:rsidP="00E65FFA">
      <w:pPr>
        <w:pStyle w:val="ListParagraph"/>
        <w:spacing w:before="240"/>
        <w:jc w:val="both"/>
      </w:pPr>
    </w:p>
    <w:p w14:paraId="37D8E2DE" w14:textId="107A91C0" w:rsidR="00F141B3" w:rsidRDefault="00D40E59" w:rsidP="00F141B3">
      <w:pPr>
        <w:pStyle w:val="ListParagraph"/>
        <w:spacing w:before="240"/>
        <w:jc w:val="both"/>
      </w:pPr>
      <w:r>
        <w:rPr>
          <w:color w:val="222222"/>
          <w:shd w:val="clear" w:color="auto" w:fill="FFFFFF"/>
        </w:rPr>
        <w:t>For the purpose of the experiments, the pseudo data is generated in a scientific manner to resemble COVID- 19 data</w:t>
      </w:r>
      <w:r w:rsidR="00FE0C19" w:rsidRPr="00FE0C19">
        <w:t>. In Star Schema, the sample data are inserted. The Mondrian schema (Cube) is generated with the Pentaho workbench software. The Pentaho Server Mondrian schema has been validated and published. The MDX (Multidimensional Expression) query is used to query data from the COVID- 19 database of the warehouse to transform and view covid-19 data. For the transformation of cov-19 statistics, a tabular- and chart-format Pentaho data integration or J</w:t>
      </w:r>
      <w:r w:rsidR="008C5448">
        <w:t xml:space="preserve">- </w:t>
      </w:r>
      <w:r w:rsidR="00FE0C19" w:rsidRPr="00FE0C19">
        <w:t>Pivot View on the Pentaho BI tool is used. Some MDX queries and results are given below.</w:t>
      </w:r>
      <w:r w:rsidR="00F141B3">
        <w:t xml:space="preserve"> The proposed prototype has been implemented using JAVA (JDK 1.8.0_151), MySQL Workbench 8.0, Microsoft Excel, Pentaho BI server and Pentaho workbench.</w:t>
      </w:r>
    </w:p>
    <w:p w14:paraId="53D8B9E8" w14:textId="168803B9" w:rsidR="00D40E59" w:rsidRDefault="00D40E59" w:rsidP="00F141B3">
      <w:pPr>
        <w:pStyle w:val="ListParagraph"/>
        <w:spacing w:before="240"/>
        <w:jc w:val="both"/>
      </w:pPr>
    </w:p>
    <w:p w14:paraId="7B039B22" w14:textId="546359C4" w:rsidR="00D40E59" w:rsidRDefault="00D40E59" w:rsidP="00F141B3">
      <w:pPr>
        <w:pStyle w:val="ListParagraph"/>
        <w:spacing w:before="240"/>
        <w:jc w:val="both"/>
      </w:pPr>
    </w:p>
    <w:p w14:paraId="02779C22" w14:textId="41AD755B" w:rsidR="00D40E59" w:rsidRDefault="00D40E59" w:rsidP="00F141B3">
      <w:pPr>
        <w:pStyle w:val="ListParagraph"/>
        <w:spacing w:before="240"/>
        <w:jc w:val="both"/>
      </w:pPr>
    </w:p>
    <w:p w14:paraId="367BF5F5" w14:textId="77777777" w:rsidR="00D40E59" w:rsidRDefault="00D40E59" w:rsidP="00F141B3">
      <w:pPr>
        <w:pStyle w:val="ListParagraph"/>
        <w:spacing w:before="240"/>
        <w:jc w:val="both"/>
      </w:pPr>
    </w:p>
    <w:p w14:paraId="4D1CD285" w14:textId="77777777" w:rsidR="00237759" w:rsidRDefault="00237759" w:rsidP="008C5448">
      <w:pPr>
        <w:pStyle w:val="ListParagraph"/>
        <w:spacing w:before="240"/>
        <w:jc w:val="both"/>
        <w:rPr>
          <w:b/>
          <w:bCs/>
        </w:rPr>
      </w:pPr>
    </w:p>
    <w:p w14:paraId="7A458E65" w14:textId="3DF2E385" w:rsidR="002E1E47" w:rsidRDefault="002E1E47" w:rsidP="006E61AD">
      <w:pPr>
        <w:pStyle w:val="ListParagraph"/>
        <w:spacing w:before="240"/>
        <w:jc w:val="center"/>
        <w:rPr>
          <w:b/>
          <w:bCs/>
        </w:rPr>
      </w:pPr>
      <w:r>
        <w:rPr>
          <w:noProof/>
        </w:rPr>
        <w:lastRenderedPageBreak/>
        <w:drawing>
          <wp:inline distT="0" distB="0" distL="0" distR="0" wp14:anchorId="3C23CDC8" wp14:editId="4772540C">
            <wp:extent cx="2781300" cy="162515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41" t="59988" r="66667" b="4401"/>
                    <a:stretch/>
                  </pic:blipFill>
                  <pic:spPr bwMode="auto">
                    <a:xfrm>
                      <a:off x="0" y="0"/>
                      <a:ext cx="2821591" cy="1648694"/>
                    </a:xfrm>
                    <a:prstGeom prst="rect">
                      <a:avLst/>
                    </a:prstGeom>
                    <a:ln>
                      <a:noFill/>
                    </a:ln>
                    <a:extLst>
                      <a:ext uri="{53640926-AAD7-44D8-BBD7-CCE9431645EC}">
                        <a14:shadowObscured xmlns:a14="http://schemas.microsoft.com/office/drawing/2010/main"/>
                      </a:ext>
                    </a:extLst>
                  </pic:spPr>
                </pic:pic>
              </a:graphicData>
            </a:graphic>
          </wp:inline>
        </w:drawing>
      </w:r>
    </w:p>
    <w:p w14:paraId="2A0F435A" w14:textId="77777777" w:rsidR="00D27A81" w:rsidRDefault="00D27A81" w:rsidP="006E61AD">
      <w:pPr>
        <w:pStyle w:val="ListParagraph"/>
        <w:spacing w:before="240"/>
        <w:jc w:val="center"/>
        <w:rPr>
          <w:b/>
          <w:bCs/>
        </w:rPr>
      </w:pPr>
    </w:p>
    <w:p w14:paraId="02BFE1E7" w14:textId="6F4ED29E" w:rsidR="003D7F1D" w:rsidRPr="008C5448" w:rsidRDefault="00D27A81" w:rsidP="006E61AD">
      <w:pPr>
        <w:pStyle w:val="ListParagraph"/>
        <w:spacing w:before="240"/>
        <w:jc w:val="center"/>
        <w:rPr>
          <w:b/>
          <w:bCs/>
        </w:rPr>
      </w:pPr>
      <w:r>
        <w:rPr>
          <w:b/>
          <w:bCs/>
        </w:rPr>
        <w:t>Fig.8.Patients diagnosed with all symptoms (male/female)</w:t>
      </w:r>
    </w:p>
    <w:p w14:paraId="175B9039" w14:textId="24EC9BCE" w:rsidR="008B7ADC" w:rsidRDefault="002E1E47" w:rsidP="00F136E4">
      <w:pPr>
        <w:ind w:left="720"/>
        <w:jc w:val="both"/>
      </w:pPr>
      <w:r w:rsidRPr="002E1E47">
        <w:rPr>
          <w:b/>
          <w:bCs/>
          <w:i/>
          <w:iCs/>
        </w:rPr>
        <w:t>MDX QUERY</w:t>
      </w:r>
      <w:r>
        <w:rPr>
          <w:b/>
          <w:bCs/>
        </w:rPr>
        <w:t xml:space="preserve">: </w:t>
      </w:r>
      <w:r>
        <w:t>select Crossjoin({[Measures].[male], [Measures].[female], [Measures].[treatment result]}, {[treatment].[All treatments], [treatment].[hospital], [treatment].[self-isolate]}) ON COLUMNS,   {([disease].[All diseases], [symptom].[All symptoms])} ON ROWS from [starschema]</w:t>
      </w:r>
    </w:p>
    <w:p w14:paraId="2421F4B8" w14:textId="77777777" w:rsidR="00D27A81" w:rsidRDefault="00D27A81" w:rsidP="00F136E4">
      <w:pPr>
        <w:ind w:left="720"/>
        <w:jc w:val="both"/>
      </w:pPr>
    </w:p>
    <w:p w14:paraId="61C78C93" w14:textId="40324F3B" w:rsidR="00F136E4" w:rsidRDefault="00F136E4" w:rsidP="00D40E59">
      <w:pPr>
        <w:jc w:val="both"/>
      </w:pPr>
      <w:r w:rsidRPr="00F136E4">
        <w:t xml:space="preserve">The above graph depicts the Patients </w:t>
      </w:r>
      <w:r>
        <w:t xml:space="preserve">categorized gender namely male and female </w:t>
      </w:r>
      <w:r w:rsidRPr="00F136E4">
        <w:t>diagnosed with all</w:t>
      </w:r>
      <w:r w:rsidR="006E61AD">
        <w:t xml:space="preserve"> the seven</w:t>
      </w:r>
      <w:r w:rsidRPr="00F136E4">
        <w:t xml:space="preserve"> symptoms </w:t>
      </w:r>
      <w:r>
        <w:t xml:space="preserve">such as </w:t>
      </w:r>
      <w:r w:rsidR="006E61AD">
        <w:t>SARs-COV,</w:t>
      </w:r>
      <w:r w:rsidR="00237759">
        <w:t xml:space="preserve"> </w:t>
      </w:r>
      <w:r w:rsidR="006E61AD">
        <w:t>MER-COV, etc.</w:t>
      </w:r>
    </w:p>
    <w:p w14:paraId="651655F6" w14:textId="77777777" w:rsidR="00D27A81" w:rsidRDefault="00D27A81" w:rsidP="00D40E59">
      <w:pPr>
        <w:jc w:val="both"/>
      </w:pPr>
    </w:p>
    <w:p w14:paraId="137FEEF2" w14:textId="2DFE6E5E" w:rsidR="00D40E59" w:rsidRDefault="00D40E59" w:rsidP="00F136E4">
      <w:pPr>
        <w:pStyle w:val="ListParagraph"/>
        <w:jc w:val="both"/>
      </w:pPr>
    </w:p>
    <w:p w14:paraId="14DCC552" w14:textId="77777777" w:rsidR="00D40E59" w:rsidRPr="00F136E4" w:rsidRDefault="00D40E59" w:rsidP="00F136E4">
      <w:pPr>
        <w:pStyle w:val="ListParagraph"/>
        <w:jc w:val="both"/>
      </w:pPr>
    </w:p>
    <w:p w14:paraId="31CED7C4" w14:textId="77777777" w:rsidR="008B7ADC" w:rsidRDefault="008B7ADC" w:rsidP="00FE09EF">
      <w:pPr>
        <w:pStyle w:val="ListParagraph"/>
        <w:ind w:left="1440"/>
        <w:jc w:val="both"/>
        <w:rPr>
          <w:b/>
          <w:bCs/>
        </w:rPr>
      </w:pPr>
    </w:p>
    <w:p w14:paraId="567CE956" w14:textId="2697ABF6" w:rsidR="00FE09EF" w:rsidRDefault="00FE09EF" w:rsidP="00D27A81">
      <w:pPr>
        <w:pStyle w:val="ListParagraph"/>
        <w:ind w:left="1440"/>
        <w:jc w:val="center"/>
        <w:rPr>
          <w:b/>
          <w:bCs/>
        </w:rPr>
      </w:pPr>
      <w:r>
        <w:rPr>
          <w:noProof/>
        </w:rPr>
        <w:drawing>
          <wp:inline distT="0" distB="0" distL="0" distR="0" wp14:anchorId="109E60C8" wp14:editId="78B032C1">
            <wp:extent cx="2484120" cy="287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95119" r="75641" b="-377"/>
                    <a:stretch/>
                  </pic:blipFill>
                  <pic:spPr bwMode="auto">
                    <a:xfrm>
                      <a:off x="0" y="0"/>
                      <a:ext cx="2554640" cy="2958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BEFDE6E" wp14:editId="610AB14E">
            <wp:extent cx="2834640" cy="1424301"/>
            <wp:effectExtent l="0" t="0" r="381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308" t="63812" r="83403" b="22804"/>
                    <a:stretch/>
                  </pic:blipFill>
                  <pic:spPr bwMode="auto">
                    <a:xfrm>
                      <a:off x="0" y="0"/>
                      <a:ext cx="2860008" cy="1437048"/>
                    </a:xfrm>
                    <a:prstGeom prst="rect">
                      <a:avLst/>
                    </a:prstGeom>
                    <a:ln>
                      <a:noFill/>
                    </a:ln>
                    <a:extLst>
                      <a:ext uri="{53640926-AAD7-44D8-BBD7-CCE9431645EC}">
                        <a14:shadowObscured xmlns:a14="http://schemas.microsoft.com/office/drawing/2010/main"/>
                      </a:ext>
                    </a:extLst>
                  </pic:spPr>
                </pic:pic>
              </a:graphicData>
            </a:graphic>
          </wp:inline>
        </w:drawing>
      </w:r>
    </w:p>
    <w:p w14:paraId="23ACD529" w14:textId="387A42BD" w:rsidR="00D27A81" w:rsidRDefault="00D27A81" w:rsidP="00FE09EF">
      <w:pPr>
        <w:pStyle w:val="ListParagraph"/>
        <w:ind w:left="1440"/>
        <w:jc w:val="both"/>
        <w:rPr>
          <w:b/>
          <w:bCs/>
        </w:rPr>
      </w:pPr>
    </w:p>
    <w:p w14:paraId="455F1305" w14:textId="1B92D519" w:rsidR="00D27A81" w:rsidRDefault="00D27A81" w:rsidP="00D27A81">
      <w:pPr>
        <w:pStyle w:val="ListParagraph"/>
        <w:ind w:left="1440"/>
        <w:jc w:val="center"/>
        <w:rPr>
          <w:b/>
          <w:bCs/>
        </w:rPr>
      </w:pPr>
      <w:r>
        <w:rPr>
          <w:b/>
          <w:bCs/>
        </w:rPr>
        <w:t>Fig.9. total patients each day</w:t>
      </w:r>
    </w:p>
    <w:p w14:paraId="4B36FCA7" w14:textId="77777777" w:rsidR="00D40E59" w:rsidRDefault="00D40E59" w:rsidP="006E61AD">
      <w:pPr>
        <w:pStyle w:val="ListParagraph"/>
        <w:jc w:val="both"/>
      </w:pPr>
    </w:p>
    <w:p w14:paraId="729F3340" w14:textId="02583799" w:rsidR="00DC3683" w:rsidRDefault="00DC3683" w:rsidP="00D40E59">
      <w:pPr>
        <w:jc w:val="both"/>
      </w:pPr>
      <w:r w:rsidRPr="00DC3683">
        <w:t>The graph indicates the total number of patients diagnosed with disease every day and are treated in hospital/</w:t>
      </w:r>
      <w:r w:rsidR="000658D6">
        <w:t>are self-isolated</w:t>
      </w:r>
      <w:r w:rsidRPr="00DC3683">
        <w:t xml:space="preserve"> 51% of women </w:t>
      </w:r>
      <w:r>
        <w:t>in comparison with</w:t>
      </w:r>
      <w:r w:rsidRPr="00DC3683">
        <w:t xml:space="preserve"> men are diagnosed with coronavirus.</w:t>
      </w:r>
    </w:p>
    <w:p w14:paraId="0D599192" w14:textId="77777777" w:rsidR="00D27A81" w:rsidRPr="006E61AD" w:rsidRDefault="00D27A81" w:rsidP="00D40E59">
      <w:pPr>
        <w:jc w:val="both"/>
      </w:pPr>
    </w:p>
    <w:p w14:paraId="56980B24" w14:textId="31966A07" w:rsidR="00FE09EF" w:rsidRDefault="00FE09EF" w:rsidP="00FE09EF">
      <w:pPr>
        <w:ind w:left="720"/>
        <w:jc w:val="both"/>
      </w:pPr>
      <w:r w:rsidRPr="00FE09EF">
        <w:rPr>
          <w:b/>
          <w:bCs/>
          <w:i/>
          <w:iCs/>
        </w:rPr>
        <w:t>MDX QUERY</w:t>
      </w:r>
      <w:r>
        <w:t>: select {[Measures].[unit patients], [Measures].[male], [Measures].[female]} ON COLUMNS,Hierarchize(Union(Union(Crossjoin({[treatment]}, {[patient]}), Crossjoin({[treatment]}, [patient].Children)),Union(Crossjoin([treatment].Children,{[patient]}),Crossjoin([treatment].Children, [patient].Children)))) ON ROWS from [starschema]</w:t>
      </w:r>
    </w:p>
    <w:p w14:paraId="626FBF33" w14:textId="61FB571A" w:rsidR="006E61AD" w:rsidRDefault="00D27A81" w:rsidP="00D27A81">
      <w:pPr>
        <w:jc w:val="center"/>
      </w:pPr>
      <w:r w:rsidRPr="006E61AD">
        <w:rPr>
          <w:noProof/>
        </w:rPr>
        <w:lastRenderedPageBreak/>
        <mc:AlternateContent>
          <mc:Choice Requires="wps">
            <w:drawing>
              <wp:anchor distT="0" distB="0" distL="114300" distR="114300" simplePos="0" relativeHeight="251662848" behindDoc="0" locked="0" layoutInCell="1" allowOverlap="1" wp14:anchorId="13BB04A0" wp14:editId="49AA8796">
                <wp:simplePos x="0" y="0"/>
                <wp:positionH relativeFrom="column">
                  <wp:posOffset>1432560</wp:posOffset>
                </wp:positionH>
                <wp:positionV relativeFrom="paragraph">
                  <wp:posOffset>600075</wp:posOffset>
                </wp:positionV>
                <wp:extent cx="617220" cy="205740"/>
                <wp:effectExtent l="0" t="0" r="11430" b="22860"/>
                <wp:wrapNone/>
                <wp:docPr id="11" name="Text Box 11"/>
                <wp:cNvGraphicFramePr/>
                <a:graphic xmlns:a="http://schemas.openxmlformats.org/drawingml/2006/main">
                  <a:graphicData uri="http://schemas.microsoft.com/office/word/2010/wordprocessingShape">
                    <wps:wsp>
                      <wps:cNvSpPr txBox="1"/>
                      <wps:spPr>
                        <a:xfrm>
                          <a:off x="0" y="0"/>
                          <a:ext cx="617220" cy="205740"/>
                        </a:xfrm>
                        <a:prstGeom prst="rect">
                          <a:avLst/>
                        </a:prstGeom>
                        <a:solidFill>
                          <a:schemeClr val="lt1"/>
                        </a:solidFill>
                        <a:ln w="6350">
                          <a:solidFill>
                            <a:schemeClr val="bg1"/>
                          </a:solidFill>
                        </a:ln>
                      </wps:spPr>
                      <wps:txbx>
                        <w:txbxContent>
                          <w:p w14:paraId="151A3238" w14:textId="1FB1B54F" w:rsidR="007F447F" w:rsidRPr="00086F7C" w:rsidRDefault="00DC3683">
                            <w:pPr>
                              <w:rPr>
                                <w:sz w:val="16"/>
                                <w:szCs w:val="16"/>
                              </w:rPr>
                            </w:pPr>
                            <w:r w:rsidRPr="00086F7C">
                              <w:rPr>
                                <w:sz w:val="16"/>
                                <w:szCs w:val="16"/>
                              </w:rPr>
                              <w:t>COVID</w:t>
                            </w:r>
                            <w:r w:rsidR="007F447F" w:rsidRPr="00086F7C">
                              <w:rPr>
                                <w:sz w:val="16"/>
                                <w:szCs w:val="16"/>
                              </w:rPr>
                              <w:t>- 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B04A0" id="Text Box 11" o:spid="_x0000_s1079" type="#_x0000_t202" style="position:absolute;left:0;text-align:left;margin-left:112.8pt;margin-top:47.25pt;width:48.6pt;height:16.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" fillcolor="white [3201]" strokecolor="white [3212]" strokeweight=".5pt">
                <v:textbox>
                  <w:txbxContent>
                    <w:p w14:paraId="151A3238" w14:textId="1FB1B54F" w:rsidR="007F447F" w:rsidRPr="00086F7C" w:rsidRDefault="00DC3683">
                      <w:pPr>
                        <w:rPr>
                          <w:sz w:val="16"/>
                          <w:szCs w:val="16"/>
                        </w:rPr>
                      </w:pPr>
                      <w:r w:rsidRPr="00086F7C">
                        <w:rPr>
                          <w:sz w:val="16"/>
                          <w:szCs w:val="16"/>
                        </w:rPr>
                        <w:t>COVID</w:t>
                      </w:r>
                      <w:r w:rsidR="007F447F" w:rsidRPr="00086F7C">
                        <w:rPr>
                          <w:sz w:val="16"/>
                          <w:szCs w:val="16"/>
                        </w:rPr>
                        <w:t>- 19</w:t>
                      </w:r>
                    </w:p>
                  </w:txbxContent>
                </v:textbox>
              </v:shape>
            </w:pict>
          </mc:Fallback>
        </mc:AlternateContent>
      </w:r>
      <w:r w:rsidRPr="006E61AD">
        <w:rPr>
          <w:noProof/>
        </w:rPr>
        <mc:AlternateContent>
          <mc:Choice Requires="wps">
            <w:drawing>
              <wp:anchor distT="0" distB="0" distL="114300" distR="114300" simplePos="0" relativeHeight="251663872" behindDoc="0" locked="0" layoutInCell="1" allowOverlap="1" wp14:anchorId="06A6C282" wp14:editId="157780BC">
                <wp:simplePos x="0" y="0"/>
                <wp:positionH relativeFrom="column">
                  <wp:posOffset>1463040</wp:posOffset>
                </wp:positionH>
                <wp:positionV relativeFrom="paragraph">
                  <wp:posOffset>1234440</wp:posOffset>
                </wp:positionV>
                <wp:extent cx="609600" cy="213360"/>
                <wp:effectExtent l="0" t="0" r="19050" b="15240"/>
                <wp:wrapNone/>
                <wp:docPr id="12" name="Text Box 12"/>
                <wp:cNvGraphicFramePr/>
                <a:graphic xmlns:a="http://schemas.openxmlformats.org/drawingml/2006/main">
                  <a:graphicData uri="http://schemas.microsoft.com/office/word/2010/wordprocessingShape">
                    <wps:wsp>
                      <wps:cNvSpPr txBox="1"/>
                      <wps:spPr>
                        <a:xfrm>
                          <a:off x="0" y="0"/>
                          <a:ext cx="609600" cy="213360"/>
                        </a:xfrm>
                        <a:prstGeom prst="rect">
                          <a:avLst/>
                        </a:prstGeom>
                        <a:solidFill>
                          <a:schemeClr val="lt1"/>
                        </a:solidFill>
                        <a:ln w="6350">
                          <a:solidFill>
                            <a:schemeClr val="bg1"/>
                          </a:solidFill>
                        </a:ln>
                      </wps:spPr>
                      <wps:txbx>
                        <w:txbxContent>
                          <w:p w14:paraId="67F47D6D" w14:textId="5A03F4EF" w:rsidR="007F447F" w:rsidRPr="00D40E59" w:rsidRDefault="007F447F">
                            <w:pPr>
                              <w:rPr>
                                <w:sz w:val="14"/>
                                <w:szCs w:val="14"/>
                              </w:rPr>
                            </w:pPr>
                            <w:r w:rsidRPr="00D40E59">
                              <w:rPr>
                                <w:sz w:val="14"/>
                                <w:szCs w:val="14"/>
                              </w:rPr>
                              <w:t>Self- iso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A6C282" id="Text Box 12" o:spid="_x0000_s1080" type="#_x0000_t202" style="position:absolute;left:0;text-align:left;margin-left:115.2pt;margin-top:97.2pt;width:48pt;height:16.8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" fillcolor="white [3201]" strokecolor="white [3212]" strokeweight=".5pt">
                <v:textbox>
                  <w:txbxContent>
                    <w:p w14:paraId="67F47D6D" w14:textId="5A03F4EF" w:rsidR="007F447F" w:rsidRPr="00D40E59" w:rsidRDefault="007F447F">
                      <w:pPr>
                        <w:rPr>
                          <w:sz w:val="14"/>
                          <w:szCs w:val="14"/>
                        </w:rPr>
                      </w:pPr>
                      <w:r w:rsidRPr="00D40E59">
                        <w:rPr>
                          <w:sz w:val="14"/>
                          <w:szCs w:val="14"/>
                        </w:rPr>
                        <w:t>Self- isolate</w:t>
                      </w:r>
                    </w:p>
                  </w:txbxContent>
                </v:textbox>
              </v:shape>
            </w:pict>
          </mc:Fallback>
        </mc:AlternateContent>
      </w:r>
      <w:r w:rsidRPr="006E61AD">
        <w:rPr>
          <w:noProof/>
        </w:rPr>
        <mc:AlternateContent>
          <mc:Choice Requires="wps">
            <w:drawing>
              <wp:anchor distT="0" distB="0" distL="114300" distR="114300" simplePos="0" relativeHeight="251665920" behindDoc="0" locked="0" layoutInCell="1" allowOverlap="1" wp14:anchorId="0C48D43F" wp14:editId="1F578A80">
                <wp:simplePos x="0" y="0"/>
                <wp:positionH relativeFrom="margin">
                  <wp:posOffset>1497330</wp:posOffset>
                </wp:positionH>
                <wp:positionV relativeFrom="paragraph">
                  <wp:posOffset>1614805</wp:posOffset>
                </wp:positionV>
                <wp:extent cx="914400" cy="228600"/>
                <wp:effectExtent l="0" t="0" r="24130" b="19050"/>
                <wp:wrapNone/>
                <wp:docPr id="13" name="Text Box 13"/>
                <wp:cNvGraphicFramePr/>
                <a:graphic xmlns:a="http://schemas.openxmlformats.org/drawingml/2006/main">
                  <a:graphicData uri="http://schemas.microsoft.com/office/word/2010/wordprocessingShape">
                    <wps:wsp>
                      <wps:cNvSpPr txBox="1"/>
                      <wps:spPr>
                        <a:xfrm>
                          <a:off x="0" y="0"/>
                          <a:ext cx="914400" cy="228600"/>
                        </a:xfrm>
                        <a:prstGeom prst="rect">
                          <a:avLst/>
                        </a:prstGeom>
                        <a:solidFill>
                          <a:schemeClr val="lt1"/>
                        </a:solidFill>
                        <a:ln w="6350">
                          <a:solidFill>
                            <a:schemeClr val="bg1"/>
                          </a:solidFill>
                        </a:ln>
                      </wps:spPr>
                      <wps:txbx>
                        <w:txbxContent>
                          <w:p w14:paraId="0036473B" w14:textId="6D6B9D8B" w:rsidR="007F447F" w:rsidRPr="00086F7C" w:rsidRDefault="007F447F" w:rsidP="007F447F">
                            <w:pPr>
                              <w:rPr>
                                <w:sz w:val="16"/>
                                <w:szCs w:val="16"/>
                              </w:rPr>
                            </w:pPr>
                            <w:r w:rsidRPr="00086F7C">
                              <w:rPr>
                                <w:sz w:val="16"/>
                                <w:szCs w:val="16"/>
                              </w:rPr>
                              <w:t>hospit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48D43F" id="Text Box 13" o:spid="_x0000_s1081" type="#_x0000_t202" style="position:absolute;left:0;text-align:left;margin-left:117.9pt;margin-top:127.15pt;width:1in;height:18pt;z-index:2516659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" fillcolor="white [3201]" strokecolor="white [3212]" strokeweight=".5pt">
                <v:textbox>
                  <w:txbxContent>
                    <w:p w14:paraId="0036473B" w14:textId="6D6B9D8B" w:rsidR="007F447F" w:rsidRPr="00086F7C" w:rsidRDefault="007F447F" w:rsidP="007F447F">
                      <w:pPr>
                        <w:rPr>
                          <w:sz w:val="16"/>
                          <w:szCs w:val="16"/>
                        </w:rPr>
                      </w:pPr>
                      <w:r w:rsidRPr="00086F7C">
                        <w:rPr>
                          <w:sz w:val="16"/>
                          <w:szCs w:val="16"/>
                        </w:rPr>
                        <w:t>hospital</w:t>
                      </w:r>
                    </w:p>
                  </w:txbxContent>
                </v:textbox>
                <w10:wrap anchorx="margin"/>
              </v:shape>
            </w:pict>
          </mc:Fallback>
        </mc:AlternateContent>
      </w:r>
      <w:r w:rsidRPr="006E61AD">
        <w:rPr>
          <w:noProof/>
        </w:rPr>
        <w:drawing>
          <wp:anchor distT="0" distB="0" distL="114300" distR="114300" simplePos="0" relativeHeight="251661824" behindDoc="1" locked="0" layoutInCell="1" allowOverlap="1" wp14:anchorId="64677D3A" wp14:editId="16D36987">
            <wp:simplePos x="0" y="0"/>
            <wp:positionH relativeFrom="column">
              <wp:posOffset>1394460</wp:posOffset>
            </wp:positionH>
            <wp:positionV relativeFrom="paragraph">
              <wp:posOffset>297180</wp:posOffset>
            </wp:positionV>
            <wp:extent cx="3355975" cy="168402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54491" r="66026" b="13722"/>
                    <a:stretch/>
                  </pic:blipFill>
                  <pic:spPr bwMode="auto">
                    <a:xfrm>
                      <a:off x="0" y="0"/>
                      <a:ext cx="3355975" cy="1684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926813" w14:textId="762CDCBD" w:rsidR="00DC3683" w:rsidRDefault="00DC3683" w:rsidP="00D27A81">
      <w:pPr>
        <w:jc w:val="center"/>
      </w:pPr>
    </w:p>
    <w:p w14:paraId="321D37F8" w14:textId="0D3AC1F7" w:rsidR="00D27A81" w:rsidRPr="00D27A81" w:rsidRDefault="00D27A81" w:rsidP="00D27A81">
      <w:pPr>
        <w:jc w:val="center"/>
        <w:rPr>
          <w:b/>
          <w:bCs/>
        </w:rPr>
      </w:pPr>
      <w:r w:rsidRPr="00D27A81">
        <w:rPr>
          <w:b/>
          <w:bCs/>
        </w:rPr>
        <w:t xml:space="preserve">Fig.10. query for getting patients treatment details </w:t>
      </w:r>
    </w:p>
    <w:p w14:paraId="6EBB2164" w14:textId="77777777" w:rsidR="000658D6" w:rsidRDefault="000658D6" w:rsidP="006E61AD">
      <w:pPr>
        <w:jc w:val="both"/>
      </w:pPr>
    </w:p>
    <w:p w14:paraId="5B64CE07" w14:textId="45B60A3D" w:rsidR="00FE09EF" w:rsidRDefault="006E61AD" w:rsidP="006E61AD">
      <w:pPr>
        <w:jc w:val="both"/>
      </w:pPr>
      <w:r>
        <w:t>The above graph shows the q</w:t>
      </w:r>
      <w:r w:rsidRPr="006E61AD">
        <w:t xml:space="preserve">uery for getting </w:t>
      </w:r>
      <w:r>
        <w:t xml:space="preserve">total </w:t>
      </w:r>
      <w:r w:rsidR="00DC3683" w:rsidRPr="006E61AD">
        <w:t>patients’</w:t>
      </w:r>
      <w:r w:rsidRPr="006E61AD">
        <w:t xml:space="preserve"> details (hospitalized/self-isolated) diagnosed </w:t>
      </w:r>
      <w:r w:rsidR="00042EFB" w:rsidRPr="006E61AD">
        <w:t xml:space="preserve">with COVID-19 </w:t>
      </w:r>
      <w:r>
        <w:t>each day and therefore the maximum number of patients are hospitalized due to chronic illness whereas the patients with mild symptoms are self-isolated.</w:t>
      </w:r>
    </w:p>
    <w:p w14:paraId="73B3A65E" w14:textId="77777777" w:rsidR="00D27A81" w:rsidRDefault="00D27A81" w:rsidP="006E61AD">
      <w:pPr>
        <w:jc w:val="both"/>
      </w:pPr>
    </w:p>
    <w:p w14:paraId="2C0BFEEE" w14:textId="325EA809" w:rsidR="007F447F" w:rsidRDefault="007F447F" w:rsidP="00D40E59">
      <w:pPr>
        <w:ind w:left="720"/>
        <w:jc w:val="both"/>
      </w:pPr>
      <w:r w:rsidRPr="007F447F">
        <w:rPr>
          <w:b/>
          <w:bCs/>
          <w:i/>
          <w:iCs/>
        </w:rPr>
        <w:t>MDX QUERY</w:t>
      </w:r>
      <w:r>
        <w:t>: select {[Measures].[unit patients], [Measures].[male], [Measures].[female]} ON COLUMNS,  {[treatment].[All treatments]}, {[treatment].[hospital]}, {[treatment].[self- isolate]} ON ROWS from [starschema] where [disease].[disease name].[covid- 19]</w:t>
      </w:r>
    </w:p>
    <w:p w14:paraId="746122AE" w14:textId="4D7C5D01" w:rsidR="00D40E59" w:rsidRDefault="00D40E59" w:rsidP="00DC3683">
      <w:pPr>
        <w:jc w:val="both"/>
      </w:pPr>
    </w:p>
    <w:p w14:paraId="3708C981" w14:textId="77777777" w:rsidR="00D40E59" w:rsidRDefault="00D40E59" w:rsidP="00DC3683">
      <w:pPr>
        <w:jc w:val="both"/>
      </w:pPr>
    </w:p>
    <w:p w14:paraId="029554FE" w14:textId="02496BF9" w:rsidR="00E40A9E" w:rsidRDefault="00E40A9E" w:rsidP="00D27A81">
      <w:pPr>
        <w:pStyle w:val="ListParagraph"/>
        <w:ind w:left="1440"/>
        <w:jc w:val="center"/>
        <w:rPr>
          <w:b/>
          <w:bCs/>
        </w:rPr>
      </w:pPr>
      <w:r>
        <w:rPr>
          <w:noProof/>
        </w:rPr>
        <w:drawing>
          <wp:inline distT="0" distB="0" distL="0" distR="0" wp14:anchorId="54F7856D" wp14:editId="45927CCD">
            <wp:extent cx="2776793" cy="14630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59749" r="67941" b="8762"/>
                    <a:stretch/>
                  </pic:blipFill>
                  <pic:spPr bwMode="auto">
                    <a:xfrm>
                      <a:off x="0" y="0"/>
                      <a:ext cx="2803143" cy="1476924"/>
                    </a:xfrm>
                    <a:prstGeom prst="rect">
                      <a:avLst/>
                    </a:prstGeom>
                    <a:ln>
                      <a:noFill/>
                    </a:ln>
                    <a:extLst>
                      <a:ext uri="{53640926-AAD7-44D8-BBD7-CCE9431645EC}">
                        <a14:shadowObscured xmlns:a14="http://schemas.microsoft.com/office/drawing/2010/main"/>
                      </a:ext>
                    </a:extLst>
                  </pic:spPr>
                </pic:pic>
              </a:graphicData>
            </a:graphic>
          </wp:inline>
        </w:drawing>
      </w:r>
    </w:p>
    <w:p w14:paraId="55BFD5AB" w14:textId="3CE6D0F1" w:rsidR="00D27A81" w:rsidRDefault="00D27A81" w:rsidP="00E40A9E">
      <w:pPr>
        <w:pStyle w:val="ListParagraph"/>
        <w:ind w:left="1440"/>
        <w:jc w:val="both"/>
        <w:rPr>
          <w:b/>
          <w:bCs/>
        </w:rPr>
      </w:pPr>
    </w:p>
    <w:p w14:paraId="7DEA7C12" w14:textId="65993E50" w:rsidR="00D27A81" w:rsidRPr="00D27A81" w:rsidRDefault="00D27A81" w:rsidP="00D27A81">
      <w:pPr>
        <w:pStyle w:val="ListParagraph"/>
        <w:ind w:left="1440"/>
        <w:jc w:val="center"/>
        <w:rPr>
          <w:b/>
          <w:bCs/>
        </w:rPr>
      </w:pPr>
      <w:r>
        <w:rPr>
          <w:b/>
          <w:bCs/>
        </w:rPr>
        <w:t>Fig.11. comparison of covid-19 with other disease in 2020</w:t>
      </w:r>
    </w:p>
    <w:p w14:paraId="53A23F8B" w14:textId="087DBDDF" w:rsidR="00D25AAD" w:rsidRDefault="00D25AAD" w:rsidP="00E40A9E">
      <w:pPr>
        <w:pStyle w:val="ListParagraph"/>
        <w:ind w:left="1440"/>
        <w:jc w:val="both"/>
        <w:rPr>
          <w:b/>
          <w:bCs/>
        </w:rPr>
      </w:pPr>
    </w:p>
    <w:p w14:paraId="5723863C" w14:textId="264AAAA9" w:rsidR="000658D6" w:rsidRPr="00DC3683" w:rsidRDefault="000658D6" w:rsidP="000658D6">
      <w:pPr>
        <w:jc w:val="both"/>
      </w:pPr>
      <w:r w:rsidRPr="00DC3683">
        <w:t xml:space="preserve">The chart </w:t>
      </w:r>
      <w:r>
        <w:t>above</w:t>
      </w:r>
      <w:r w:rsidRPr="00DC3683">
        <w:t xml:space="preserve"> compares between COVID-19 disease </w:t>
      </w:r>
      <w:r>
        <w:t>to</w:t>
      </w:r>
      <w:r w:rsidRPr="00DC3683">
        <w:t xml:space="preserve"> other diseases in </w:t>
      </w:r>
      <w:r>
        <w:t xml:space="preserve">the </w:t>
      </w:r>
      <w:r w:rsidRPr="00DC3683">
        <w:t>year 2020</w:t>
      </w:r>
      <w:r>
        <w:t>. The rise of coronavirus is 60-95% per month.</w:t>
      </w:r>
    </w:p>
    <w:p w14:paraId="7D8594C7" w14:textId="32ED7341" w:rsidR="00D25AAD" w:rsidRDefault="00D25AAD" w:rsidP="00D25AAD">
      <w:pPr>
        <w:ind w:left="360"/>
        <w:jc w:val="center"/>
      </w:pPr>
      <w:r w:rsidRPr="00D25AAD">
        <w:rPr>
          <w:b/>
          <w:bCs/>
          <w:i/>
          <w:iCs/>
        </w:rPr>
        <w:t>MDX QUERY:</w:t>
      </w:r>
      <w:r>
        <w:t xml:space="preserve"> select Crossjoin({[Measures].[male], [Measures].[female]}, {[disease].[All diseases].Children}) ON COLUMNS,   {[patient].[All patients]} ON ROWS from [starschema]</w:t>
      </w:r>
    </w:p>
    <w:p w14:paraId="7165944E" w14:textId="1A1700FF" w:rsidR="001B067B" w:rsidRDefault="00F141B3" w:rsidP="00F141B3">
      <w:pPr>
        <w:rPr>
          <w:rFonts w:cstheme="minorHAnsi"/>
        </w:rPr>
      </w:pPr>
      <w:r>
        <w:lastRenderedPageBreak/>
        <w:t>The graph below describes the daily incidence c</w:t>
      </w:r>
      <w:r w:rsidRPr="001518A2">
        <w:t xml:space="preserve">hart, </w:t>
      </w:r>
      <w:r w:rsidRPr="001518A2">
        <w:rPr>
          <w:rFonts w:cstheme="minorHAnsi"/>
        </w:rPr>
        <w:t>there have been almost </w:t>
      </w:r>
      <w:r w:rsidRPr="001518A2">
        <w:rPr>
          <w:rStyle w:val="sc-otmzl"/>
          <w:rFonts w:cstheme="minorHAnsi"/>
          <w:bCs/>
        </w:rPr>
        <w:t>75,110,651 confirmed cases</w:t>
      </w:r>
      <w:r w:rsidRPr="001518A2">
        <w:rPr>
          <w:rFonts w:cstheme="minorHAnsi"/>
        </w:rPr>
        <w:t> of COVID-19, including </w:t>
      </w:r>
      <w:r w:rsidRPr="001518A2">
        <w:rPr>
          <w:rStyle w:val="sc-otmzl"/>
          <w:rFonts w:cstheme="minorHAnsi"/>
          <w:bCs/>
        </w:rPr>
        <w:t>1,680,395 deaths</w:t>
      </w:r>
      <w:r w:rsidR="001518A2" w:rsidRPr="001518A2">
        <w:rPr>
          <w:rFonts w:cstheme="minorHAnsi"/>
        </w:rPr>
        <w:t xml:space="preserve">. </w:t>
      </w:r>
    </w:p>
    <w:p w14:paraId="7C894AD9" w14:textId="11B0D021" w:rsidR="00086F7C" w:rsidRDefault="00086F7C" w:rsidP="00F141B3">
      <w:pPr>
        <w:rPr>
          <w:rFonts w:cstheme="minorHAnsi"/>
          <w:b/>
          <w:bCs/>
        </w:rPr>
      </w:pPr>
    </w:p>
    <w:p w14:paraId="472D4CFE" w14:textId="77777777" w:rsidR="000658D6" w:rsidRPr="00F141B3" w:rsidRDefault="000658D6" w:rsidP="00F141B3">
      <w:pPr>
        <w:rPr>
          <w:rFonts w:cstheme="minorHAnsi"/>
          <w:b/>
          <w:bCs/>
        </w:rPr>
      </w:pPr>
    </w:p>
    <w:p w14:paraId="0D7B83B2" w14:textId="4679EB76" w:rsidR="001B067B" w:rsidRDefault="00374FC3" w:rsidP="00D27A81">
      <w:pPr>
        <w:pStyle w:val="ListParagraph"/>
        <w:ind w:left="1440"/>
        <w:jc w:val="center"/>
        <w:rPr>
          <w:b/>
          <w:bCs/>
        </w:rPr>
      </w:pPr>
      <w:r>
        <w:rPr>
          <w:noProof/>
        </w:rPr>
        <w:drawing>
          <wp:inline distT="0" distB="0" distL="0" distR="0" wp14:anchorId="777EE756" wp14:editId="3521AAC8">
            <wp:extent cx="2967642" cy="164592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38478" r="67142" b="27549"/>
                    <a:stretch/>
                  </pic:blipFill>
                  <pic:spPr bwMode="auto">
                    <a:xfrm>
                      <a:off x="0" y="0"/>
                      <a:ext cx="3000802" cy="1664311"/>
                    </a:xfrm>
                    <a:prstGeom prst="rect">
                      <a:avLst/>
                    </a:prstGeom>
                    <a:ln>
                      <a:noFill/>
                    </a:ln>
                    <a:extLst>
                      <a:ext uri="{53640926-AAD7-44D8-BBD7-CCE9431645EC}">
                        <a14:shadowObscured xmlns:a14="http://schemas.microsoft.com/office/drawing/2010/main"/>
                      </a:ext>
                    </a:extLst>
                  </pic:spPr>
                </pic:pic>
              </a:graphicData>
            </a:graphic>
          </wp:inline>
        </w:drawing>
      </w:r>
    </w:p>
    <w:p w14:paraId="4E4AE17D" w14:textId="42F85DA7" w:rsidR="00D27A6A" w:rsidRDefault="00D27A6A" w:rsidP="00D27A81">
      <w:pPr>
        <w:pStyle w:val="ListParagraph"/>
        <w:jc w:val="center"/>
        <w:rPr>
          <w:b/>
          <w:bCs/>
        </w:rPr>
      </w:pPr>
      <w:r>
        <w:rPr>
          <w:noProof/>
        </w:rPr>
        <w:drawing>
          <wp:inline distT="0" distB="0" distL="0" distR="0" wp14:anchorId="21E8DD8A" wp14:editId="229D29C5">
            <wp:extent cx="2395855" cy="434340"/>
            <wp:effectExtent l="0" t="0" r="444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28742" t="37198" r="52966" b="56675"/>
                    <a:stretch/>
                  </pic:blipFill>
                  <pic:spPr bwMode="auto">
                    <a:xfrm>
                      <a:off x="0" y="0"/>
                      <a:ext cx="2395855" cy="434340"/>
                    </a:xfrm>
                    <a:prstGeom prst="rect">
                      <a:avLst/>
                    </a:prstGeom>
                    <a:ln>
                      <a:noFill/>
                    </a:ln>
                    <a:extLst>
                      <a:ext uri="{53640926-AAD7-44D8-BBD7-CCE9431645EC}">
                        <a14:shadowObscured xmlns:a14="http://schemas.microsoft.com/office/drawing/2010/main"/>
                      </a:ext>
                    </a:extLst>
                  </pic:spPr>
                </pic:pic>
              </a:graphicData>
            </a:graphic>
          </wp:inline>
        </w:drawing>
      </w:r>
    </w:p>
    <w:p w14:paraId="4D2D9A4C" w14:textId="69852C26" w:rsidR="00D27A81" w:rsidRDefault="00D27A81" w:rsidP="001B067B">
      <w:pPr>
        <w:pStyle w:val="ListParagraph"/>
        <w:ind w:left="1440"/>
        <w:rPr>
          <w:b/>
          <w:bCs/>
        </w:rPr>
      </w:pPr>
    </w:p>
    <w:p w14:paraId="34FBA624" w14:textId="121D8D3A" w:rsidR="00D27A81" w:rsidRDefault="00D27A81" w:rsidP="00D27A81">
      <w:pPr>
        <w:pStyle w:val="ListParagraph"/>
        <w:ind w:left="1440"/>
        <w:jc w:val="center"/>
        <w:rPr>
          <w:b/>
          <w:bCs/>
        </w:rPr>
      </w:pPr>
      <w:r>
        <w:rPr>
          <w:b/>
          <w:bCs/>
        </w:rPr>
        <w:t>Fig.12. daily incidence chart</w:t>
      </w:r>
    </w:p>
    <w:p w14:paraId="30AEC279" w14:textId="77777777" w:rsidR="00086F7C" w:rsidRDefault="00086F7C" w:rsidP="001B067B">
      <w:pPr>
        <w:pStyle w:val="ListParagraph"/>
        <w:ind w:left="1440"/>
        <w:rPr>
          <w:b/>
          <w:bCs/>
        </w:rPr>
      </w:pPr>
    </w:p>
    <w:p w14:paraId="35A07DE8" w14:textId="77777777" w:rsidR="009607AF" w:rsidRDefault="009607AF" w:rsidP="001B067B">
      <w:pPr>
        <w:pStyle w:val="ListParagraph"/>
        <w:ind w:left="1440"/>
        <w:rPr>
          <w:b/>
          <w:bCs/>
        </w:rPr>
      </w:pPr>
    </w:p>
    <w:p w14:paraId="07362768" w14:textId="178770A1" w:rsidR="009607AF" w:rsidRDefault="00374FC3" w:rsidP="009607AF">
      <w:pPr>
        <w:ind w:left="360"/>
        <w:jc w:val="both"/>
      </w:pPr>
      <w:r w:rsidRPr="00374FC3">
        <w:rPr>
          <w:b/>
          <w:bCs/>
          <w:i/>
          <w:iCs/>
        </w:rPr>
        <w:t xml:space="preserve">MDX QUERY: </w:t>
      </w:r>
      <w:r>
        <w:rPr>
          <w:b/>
          <w:bCs/>
        </w:rPr>
        <w:t xml:space="preserve"> </w:t>
      </w:r>
      <w:r>
        <w:t>select Crossjoin({[treatment].[All treatments], [treatment].[hospital], [treatment].[self-isolate]}, Crossjoin({[patient].[All patients]}, {[Measures].[male], [Measures].[female], [Measures].[treatment result], [Measures].[unit patients]})) ON COLUMNS, Hierarchize(Crossjoin({[symptom].[All symptoms]}, Union({[disease].[All diseases]}, [disease].[All diseases].Children))) ON ROWS from [starschema]</w:t>
      </w:r>
    </w:p>
    <w:p w14:paraId="41F8A1C9" w14:textId="7A6378ED" w:rsidR="00D40E59" w:rsidRDefault="00D40E59" w:rsidP="009607AF">
      <w:pPr>
        <w:ind w:left="360"/>
        <w:jc w:val="both"/>
      </w:pPr>
    </w:p>
    <w:p w14:paraId="5523254A" w14:textId="77777777" w:rsidR="00D40E59" w:rsidRDefault="00D40E59" w:rsidP="009607AF">
      <w:pPr>
        <w:ind w:left="360"/>
        <w:jc w:val="both"/>
      </w:pPr>
    </w:p>
    <w:p w14:paraId="22BE48B3" w14:textId="48ED23DD" w:rsidR="009607AF" w:rsidRDefault="009607AF" w:rsidP="00237759">
      <w:pPr>
        <w:pStyle w:val="ListParagraph"/>
        <w:numPr>
          <w:ilvl w:val="0"/>
          <w:numId w:val="12"/>
        </w:numPr>
        <w:jc w:val="both"/>
        <w:rPr>
          <w:b/>
          <w:bCs/>
          <w:sz w:val="28"/>
          <w:szCs w:val="28"/>
        </w:rPr>
      </w:pPr>
      <w:r w:rsidRPr="009607AF">
        <w:rPr>
          <w:b/>
          <w:bCs/>
          <w:sz w:val="28"/>
          <w:szCs w:val="28"/>
        </w:rPr>
        <w:t>Conclusion</w:t>
      </w:r>
    </w:p>
    <w:p w14:paraId="4C85B86A" w14:textId="4100A043" w:rsidR="009607AF" w:rsidRDefault="009607AF" w:rsidP="009607AF">
      <w:pPr>
        <w:pStyle w:val="ListParagraph"/>
        <w:ind w:left="360"/>
        <w:jc w:val="both"/>
        <w:rPr>
          <w:b/>
          <w:bCs/>
          <w:sz w:val="28"/>
          <w:szCs w:val="28"/>
        </w:rPr>
      </w:pPr>
    </w:p>
    <w:p w14:paraId="4F667985" w14:textId="34E15590" w:rsidR="00D76D89" w:rsidRDefault="00D76D89" w:rsidP="00D76D89">
      <w:pPr>
        <w:jc w:val="both"/>
      </w:pPr>
      <w:r>
        <w:t xml:space="preserve">Developing health care data warehouses, </w:t>
      </w:r>
      <w:r w:rsidR="00A86FED">
        <w:t>lays</w:t>
      </w:r>
      <w:r>
        <w:t xml:space="preserve"> quality</w:t>
      </w:r>
      <w:r w:rsidR="00A86FED">
        <w:t xml:space="preserve"> of data</w:t>
      </w:r>
      <w:r>
        <w:t xml:space="preserve"> high on the agenda. This health care industry is the fast developing, most data sufficient industry.  In this paper, we proposed a new approach for building a data warehouse from a limited volume of data. COVID-WAREHOUSE allows users to import, clean, merge, and aggregate heterogeneous data, to provide the central repository (data warehouse) from which to assemble multidimensional cubes. Data warehousing is essential tool in support critical decisions rather than understanding the behavior of COVID- 19 virus. By applying OLAP operations, the analysts can get valuable information related to each coronavirus case. The goal of this work is to help clinicians involved in studying critical medical cases to understand deeply the relationship among the factors of medical records (members on dimensions).</w:t>
      </w:r>
      <w:r w:rsidR="000658D6">
        <w:t xml:space="preserve"> </w:t>
      </w:r>
      <w:r w:rsidR="00237759">
        <w:t xml:space="preserve"> </w:t>
      </w:r>
      <w:r w:rsidR="00237759" w:rsidRPr="00237759">
        <w:t xml:space="preserve">The COVID-19 data warehouse will aid executive managers and doctors by providing reliable and consistent health care decision-making information. This will help </w:t>
      </w:r>
      <w:r w:rsidR="00237759" w:rsidRPr="00237759">
        <w:lastRenderedPageBreak/>
        <w:t>the health care provider enhance the care they give to their patients. It will also enable the health care provider to recognize and diagnose the issue ahead of time and prevent issues later.</w:t>
      </w:r>
    </w:p>
    <w:p w14:paraId="5E81EA7A" w14:textId="78417EE7" w:rsidR="005836DD" w:rsidRPr="0012288A" w:rsidRDefault="005836DD" w:rsidP="00237759">
      <w:pPr>
        <w:pStyle w:val="ListParagraph"/>
        <w:numPr>
          <w:ilvl w:val="0"/>
          <w:numId w:val="12"/>
        </w:numPr>
        <w:spacing w:before="240"/>
        <w:jc w:val="both"/>
        <w:rPr>
          <w:b/>
          <w:bCs/>
          <w:sz w:val="28"/>
          <w:szCs w:val="28"/>
        </w:rPr>
      </w:pPr>
      <w:r w:rsidRPr="0012288A">
        <w:rPr>
          <w:b/>
          <w:bCs/>
          <w:sz w:val="28"/>
          <w:szCs w:val="28"/>
        </w:rPr>
        <w:t>References</w:t>
      </w:r>
    </w:p>
    <w:p w14:paraId="459B7820" w14:textId="7B271D2A" w:rsidR="003D7F1D" w:rsidRPr="003D7F1D" w:rsidRDefault="000D6F53" w:rsidP="003D7F1D">
      <w:pPr>
        <w:widowControl w:val="0"/>
        <w:autoSpaceDE w:val="0"/>
        <w:autoSpaceDN w:val="0"/>
        <w:adjustRightInd w:val="0"/>
        <w:spacing w:line="240" w:lineRule="auto"/>
        <w:ind w:left="640" w:hanging="640"/>
        <w:rPr>
          <w:rFonts w:ascii="Calibri" w:hAnsi="Calibri" w:cs="Calibri"/>
          <w:noProof/>
          <w:szCs w:val="24"/>
        </w:rPr>
      </w:pPr>
      <w:r w:rsidRPr="000D6F53">
        <w:rPr>
          <w:b/>
          <w:bCs/>
        </w:rPr>
        <w:fldChar w:fldCharType="begin" w:fldLock="1"/>
      </w:r>
      <w:r w:rsidRPr="000D6F53">
        <w:rPr>
          <w:b/>
          <w:bCs/>
        </w:rPr>
        <w:instrText xml:space="preserve">ADDIN Mendeley Bibliography CSL_BIBLIOGRAPHY </w:instrText>
      </w:r>
      <w:r w:rsidRPr="000D6F53">
        <w:rPr>
          <w:b/>
          <w:bCs/>
        </w:rPr>
        <w:fldChar w:fldCharType="separate"/>
      </w:r>
      <w:r w:rsidR="003D7F1D" w:rsidRPr="003D7F1D">
        <w:rPr>
          <w:rFonts w:ascii="Calibri" w:hAnsi="Calibri" w:cs="Calibri"/>
          <w:noProof/>
          <w:szCs w:val="24"/>
        </w:rPr>
        <w:t>[1]</w:t>
      </w:r>
      <w:r w:rsidR="003D7F1D" w:rsidRPr="003D7F1D">
        <w:rPr>
          <w:rFonts w:ascii="Calibri" w:hAnsi="Calibri" w:cs="Calibri"/>
          <w:noProof/>
          <w:szCs w:val="24"/>
        </w:rPr>
        <w:tab/>
        <w:t>O. E. Sheta and A. N. Eldeen, “B UILDING A H EALTH C ARE D ATA W AREHOUSE F OR C ANCER D ISEASES,” vol. 4, no. 5, pp. 39–46, 2012.</w:t>
      </w:r>
    </w:p>
    <w:p w14:paraId="785C46AE"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2]</w:t>
      </w:r>
      <w:r w:rsidRPr="003D7F1D">
        <w:rPr>
          <w:rFonts w:ascii="Calibri" w:hAnsi="Calibri" w:cs="Calibri"/>
          <w:noProof/>
          <w:szCs w:val="24"/>
        </w:rPr>
        <w:tab/>
        <w:t>T. E. H. Y. Wah and O. N. G. S. Sim, “Development of a Data Warehouse for Lymphoma Cancer Diagnosis and Treatment Decision Support,” no. August, 2014.</w:t>
      </w:r>
    </w:p>
    <w:p w14:paraId="07106E63"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3]</w:t>
      </w:r>
      <w:r w:rsidRPr="003D7F1D">
        <w:rPr>
          <w:rFonts w:ascii="Calibri" w:hAnsi="Calibri" w:cs="Calibri"/>
          <w:noProof/>
          <w:szCs w:val="24"/>
        </w:rPr>
        <w:tab/>
        <w:t>A. Arigon, “Handling Multiple Points of View in a Multimedia Data Warehouse,” vol. 2, no. 3, pp. 199–218, 2007.</w:t>
      </w:r>
    </w:p>
    <w:p w14:paraId="1C67721B"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4]</w:t>
      </w:r>
      <w:r w:rsidRPr="003D7F1D">
        <w:rPr>
          <w:rFonts w:ascii="Calibri" w:hAnsi="Calibri" w:cs="Calibri"/>
          <w:noProof/>
          <w:szCs w:val="24"/>
        </w:rPr>
        <w:tab/>
        <w:t>V. Appidi, S. Umar, and S. Vallamkonda, “Development of a Data Warehouse for Cancer Diagnosis andTreatment Decision Support,” vol. 5, no. 3, pp. 22–26, 2014.</w:t>
      </w:r>
    </w:p>
    <w:p w14:paraId="47913ABE"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5]</w:t>
      </w:r>
      <w:r w:rsidRPr="003D7F1D">
        <w:rPr>
          <w:rFonts w:ascii="Calibri" w:hAnsi="Calibri" w:cs="Calibri"/>
          <w:noProof/>
          <w:szCs w:val="24"/>
        </w:rPr>
        <w:tab/>
        <w:t>A. Khalaf and T. Obaid, “Design and Implementing Cancer Data Warehouse to Support Clinical Decisions,” no. October, 2016.</w:t>
      </w:r>
    </w:p>
    <w:p w14:paraId="2987690F"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6]</w:t>
      </w:r>
      <w:r w:rsidRPr="003D7F1D">
        <w:rPr>
          <w:rFonts w:ascii="Calibri" w:hAnsi="Calibri" w:cs="Calibri"/>
          <w:noProof/>
          <w:szCs w:val="24"/>
        </w:rPr>
        <w:tab/>
        <w:t>I. Y. Choi, S. Park, B. Park, B. H. Chung, C. Kim, and H. M. Lee, “Development of prostate cancer research database with the clinical data warehouse technology for direct linkage with electronic medical record system,” no. June, 2013.</w:t>
      </w:r>
    </w:p>
    <w:p w14:paraId="4AD63CB7"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7]</w:t>
      </w:r>
      <w:r w:rsidRPr="003D7F1D">
        <w:rPr>
          <w:rFonts w:ascii="Calibri" w:hAnsi="Calibri" w:cs="Calibri"/>
          <w:noProof/>
          <w:szCs w:val="24"/>
        </w:rPr>
        <w:tab/>
        <w:t>A. Ado, A. Aliyu, S. A. Bello, and A. S. Gezawa, “Building a Diabetes Data Warehouse to Support Decision making in healthcare industry Building a Diabetes Data Warehouse to Support Decision making in healthcare industry,” no. December 2016, 2014.</w:t>
      </w:r>
    </w:p>
    <w:p w14:paraId="17E41146"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8]</w:t>
      </w:r>
      <w:r w:rsidRPr="003D7F1D">
        <w:rPr>
          <w:rFonts w:ascii="Calibri" w:hAnsi="Calibri" w:cs="Calibri"/>
          <w:noProof/>
          <w:szCs w:val="24"/>
        </w:rPr>
        <w:tab/>
        <w:t>A. K. Hamoud, “Building Data Warehouse for Diseases Registry : First step for Clinical Data.”</w:t>
      </w:r>
    </w:p>
    <w:p w14:paraId="23776746"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9]</w:t>
      </w:r>
      <w:r w:rsidRPr="003D7F1D">
        <w:rPr>
          <w:rFonts w:ascii="Calibri" w:hAnsi="Calibri" w:cs="Calibri"/>
          <w:noProof/>
          <w:szCs w:val="24"/>
        </w:rPr>
        <w:tab/>
        <w:t>A. Rodolfo, “Spatial Data Mining of a Population-Based Data Warehouse of Cancer in Mexico . Redalyc Scientific Information System Spatial Data Mining of a Population-Based Data Warehouse of Cancer in Mexico International Journal of Combinatorial Optimization Problems and Informatics , vol . 1 ,” no. January, 2010.</w:t>
      </w:r>
    </w:p>
    <w:p w14:paraId="36C1AECA"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10]</w:t>
      </w:r>
      <w:r w:rsidRPr="003D7F1D">
        <w:rPr>
          <w:rFonts w:ascii="Calibri" w:hAnsi="Calibri" w:cs="Calibri"/>
          <w:noProof/>
          <w:szCs w:val="24"/>
        </w:rPr>
        <w:tab/>
        <w:t xml:space="preserve">T. Ranjan and S. Kumar, “Analysis of Data Mining Techniques For Healthcare Decision Support System Using Liver Disorder Dataset,” </w:t>
      </w:r>
      <w:r w:rsidRPr="003D7F1D">
        <w:rPr>
          <w:rFonts w:ascii="Calibri" w:hAnsi="Calibri" w:cs="Calibri"/>
          <w:i/>
          <w:iCs/>
          <w:noProof/>
          <w:szCs w:val="24"/>
        </w:rPr>
        <w:t>Procedia - Procedia Comput. Sci.</w:t>
      </w:r>
      <w:r w:rsidRPr="003D7F1D">
        <w:rPr>
          <w:rFonts w:ascii="Calibri" w:hAnsi="Calibri" w:cs="Calibri"/>
          <w:noProof/>
          <w:szCs w:val="24"/>
        </w:rPr>
        <w:t>, vol. 85, no. Cms, pp. 862–870, 2016.</w:t>
      </w:r>
    </w:p>
    <w:p w14:paraId="3F5B445D"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11]</w:t>
      </w:r>
      <w:r w:rsidRPr="003D7F1D">
        <w:rPr>
          <w:rFonts w:ascii="Calibri" w:hAnsi="Calibri" w:cs="Calibri"/>
          <w:noProof/>
          <w:szCs w:val="24"/>
        </w:rPr>
        <w:tab/>
        <w:t>A. Wul, B. Haarbrandt, E. Tute, M. Marschollek, P. Beerbaum, and T. Jack, “Arti fi cial Intelligence In Medicine An interoperable clinical decision-support system for early detection of SIRS in pediatric intensive care using openEHR,” vol. 89, no. September 2017, pp. 10–23, 2018.</w:t>
      </w:r>
    </w:p>
    <w:p w14:paraId="2B5A7A7B"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12]</w:t>
      </w:r>
      <w:r w:rsidRPr="003D7F1D">
        <w:rPr>
          <w:rFonts w:ascii="Calibri" w:hAnsi="Calibri" w:cs="Calibri"/>
          <w:noProof/>
          <w:szCs w:val="24"/>
        </w:rPr>
        <w:tab/>
        <w:t>R. Dutta, “H EALTH C ARE D ATA W AREHOUSE S YSTEM A RCHITECTURE FOR I NFLUENZA ( F LU ),” pp. 77–89, 2013.</w:t>
      </w:r>
    </w:p>
    <w:p w14:paraId="49197A3A"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13]</w:t>
      </w:r>
      <w:r w:rsidRPr="003D7F1D">
        <w:rPr>
          <w:rFonts w:ascii="Calibri" w:hAnsi="Calibri" w:cs="Calibri"/>
          <w:noProof/>
          <w:szCs w:val="24"/>
        </w:rPr>
        <w:tab/>
        <w:t>E. Hoyo-barbolla and D. Lees, “The use of data ware- houses in the health- care sector,” pp. 43–46, 2002.</w:t>
      </w:r>
    </w:p>
    <w:p w14:paraId="7172F017"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14]</w:t>
      </w:r>
      <w:r w:rsidRPr="003D7F1D">
        <w:rPr>
          <w:rFonts w:ascii="Calibri" w:hAnsi="Calibri" w:cs="Calibri"/>
          <w:noProof/>
          <w:szCs w:val="24"/>
        </w:rPr>
        <w:tab/>
        <w:t>G. Agapito and C. Zucco, “COVID-WAREHOUSE : A Data Warehouse of Italian COVID-19 , Pollution , and Climate Data,” 2020.</w:t>
      </w:r>
    </w:p>
    <w:p w14:paraId="61718735"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t>[15]</w:t>
      </w:r>
      <w:r w:rsidRPr="003D7F1D">
        <w:rPr>
          <w:rFonts w:ascii="Calibri" w:hAnsi="Calibri" w:cs="Calibri"/>
          <w:noProof/>
          <w:szCs w:val="24"/>
        </w:rPr>
        <w:tab/>
        <w:t>D. Warehouse, “CHAPTER 3 BUILDING ARCHITECTURAL DATA WAREHOUSE FOR,” pp. 32–85.</w:t>
      </w:r>
    </w:p>
    <w:p w14:paraId="5B5CE8F9" w14:textId="2696C148" w:rsidR="003D7F1D" w:rsidRDefault="003D7F1D" w:rsidP="003D7F1D">
      <w:pPr>
        <w:widowControl w:val="0"/>
        <w:autoSpaceDE w:val="0"/>
        <w:autoSpaceDN w:val="0"/>
        <w:adjustRightInd w:val="0"/>
        <w:spacing w:line="240" w:lineRule="auto"/>
        <w:ind w:left="640" w:hanging="640"/>
        <w:rPr>
          <w:rFonts w:ascii="Calibri" w:hAnsi="Calibri" w:cs="Calibri"/>
          <w:noProof/>
          <w:szCs w:val="24"/>
        </w:rPr>
      </w:pPr>
      <w:r w:rsidRPr="003D7F1D">
        <w:rPr>
          <w:rFonts w:ascii="Calibri" w:hAnsi="Calibri" w:cs="Calibri"/>
          <w:noProof/>
          <w:szCs w:val="24"/>
        </w:rPr>
        <w:lastRenderedPageBreak/>
        <w:t>[16]</w:t>
      </w:r>
      <w:r w:rsidRPr="003D7F1D">
        <w:rPr>
          <w:rFonts w:ascii="Calibri" w:hAnsi="Calibri" w:cs="Calibri"/>
          <w:noProof/>
          <w:szCs w:val="24"/>
        </w:rPr>
        <w:tab/>
        <w:t>M. Karami and H. Services, “An Effective Tool to Create Intelligence in,” no. October, 2017.</w:t>
      </w:r>
    </w:p>
    <w:p w14:paraId="04C98686" w14:textId="4E88D95D" w:rsidR="003D7F1D" w:rsidRDefault="003D7F1D" w:rsidP="003D7F1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7]</w:t>
      </w:r>
      <w:r>
        <w:rPr>
          <w:rFonts w:ascii="Calibri" w:hAnsi="Calibri" w:cs="Calibri"/>
          <w:noProof/>
          <w:szCs w:val="24"/>
        </w:rPr>
        <w:tab/>
      </w:r>
      <w:r>
        <w:rPr>
          <w:rFonts w:ascii="Calibri" w:hAnsi="Calibri" w:cs="Calibri"/>
          <w:i/>
          <w:iCs/>
          <w:noProof/>
          <w:szCs w:val="24"/>
        </w:rPr>
        <w:t>UNITED ARAB EMIRATES MINISTRY OF HEALTH AND PREVENTION</w:t>
      </w:r>
      <w:r>
        <w:rPr>
          <w:rFonts w:ascii="Calibri" w:hAnsi="Calibri" w:cs="Calibri"/>
          <w:noProof/>
          <w:szCs w:val="24"/>
        </w:rPr>
        <w:t>. [Online]. Available: https://www.mohap.gov.ae/en/AwarenessCenter/Pages/COVID-19.aspx%0A.</w:t>
      </w:r>
    </w:p>
    <w:p w14:paraId="423A7794" w14:textId="08DB5517" w:rsidR="003D7F1D" w:rsidRDefault="003D7F1D" w:rsidP="003D7F1D">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8]</w:t>
      </w:r>
      <w:r>
        <w:rPr>
          <w:rFonts w:ascii="Calibri" w:hAnsi="Calibri" w:cs="Calibri"/>
          <w:noProof/>
          <w:szCs w:val="24"/>
        </w:rPr>
        <w:tab/>
        <w:t>[Online]. Available: https://www.medicalnewstoday.com/articles/types-of-coronavirus#types.</w:t>
      </w:r>
    </w:p>
    <w:p w14:paraId="0081A5BA" w14:textId="77777777" w:rsidR="003D7F1D" w:rsidRPr="003D7F1D" w:rsidRDefault="003D7F1D" w:rsidP="003D7F1D">
      <w:pPr>
        <w:widowControl w:val="0"/>
        <w:autoSpaceDE w:val="0"/>
        <w:autoSpaceDN w:val="0"/>
        <w:adjustRightInd w:val="0"/>
        <w:spacing w:line="240" w:lineRule="auto"/>
        <w:ind w:left="640" w:hanging="640"/>
        <w:rPr>
          <w:rFonts w:ascii="Calibri" w:hAnsi="Calibri" w:cs="Calibri"/>
          <w:noProof/>
        </w:rPr>
      </w:pPr>
    </w:p>
    <w:p w14:paraId="77668BBF" w14:textId="19C7C66D" w:rsidR="007E2560" w:rsidRDefault="000D6F53" w:rsidP="007E2560">
      <w:pPr>
        <w:jc w:val="both"/>
        <w:rPr>
          <w:b/>
          <w:bCs/>
        </w:rPr>
      </w:pPr>
      <w:r w:rsidRPr="000D6F53">
        <w:rPr>
          <w:b/>
          <w:bCs/>
        </w:rPr>
        <w:fldChar w:fldCharType="end"/>
      </w:r>
    </w:p>
    <w:p w14:paraId="4D88D4D9" w14:textId="2637D09B" w:rsidR="007E2560" w:rsidRPr="007E2560" w:rsidRDefault="007E2560" w:rsidP="007E2560">
      <w:pPr>
        <w:tabs>
          <w:tab w:val="left" w:pos="6336"/>
        </w:tabs>
        <w:rPr>
          <w:sz w:val="28"/>
          <w:szCs w:val="28"/>
        </w:rPr>
      </w:pPr>
      <w:r>
        <w:rPr>
          <w:sz w:val="28"/>
          <w:szCs w:val="28"/>
        </w:rPr>
        <w:tab/>
      </w:r>
    </w:p>
    <w:sectPr w:rsidR="007E2560" w:rsidRPr="007E25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1AD47E" w14:textId="77777777" w:rsidR="00EB58A1" w:rsidRDefault="00EB58A1" w:rsidP="0044271F">
      <w:pPr>
        <w:spacing w:after="0" w:line="240" w:lineRule="auto"/>
      </w:pPr>
      <w:r>
        <w:separator/>
      </w:r>
    </w:p>
  </w:endnote>
  <w:endnote w:type="continuationSeparator" w:id="0">
    <w:p w14:paraId="54240EA5" w14:textId="77777777" w:rsidR="00EB58A1" w:rsidRDefault="00EB58A1" w:rsidP="004427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1CC046" w14:textId="77777777" w:rsidR="00EB58A1" w:rsidRDefault="00EB58A1" w:rsidP="0044271F">
      <w:pPr>
        <w:spacing w:after="0" w:line="240" w:lineRule="auto"/>
      </w:pPr>
      <w:r>
        <w:separator/>
      </w:r>
    </w:p>
  </w:footnote>
  <w:footnote w:type="continuationSeparator" w:id="0">
    <w:p w14:paraId="58D6F7EA" w14:textId="77777777" w:rsidR="00EB58A1" w:rsidRDefault="00EB58A1" w:rsidP="004427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401B8"/>
    <w:multiLevelType w:val="hybridMultilevel"/>
    <w:tmpl w:val="55C61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92B29"/>
    <w:multiLevelType w:val="hybridMultilevel"/>
    <w:tmpl w:val="A5D67E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E39DD"/>
    <w:multiLevelType w:val="multilevel"/>
    <w:tmpl w:val="2B42F4A4"/>
    <w:lvl w:ilvl="0">
      <w:start w:val="3"/>
      <w:numFmt w:val="decimal"/>
      <w:lvlText w:val="%1"/>
      <w:lvlJc w:val="left"/>
      <w:pPr>
        <w:ind w:left="444" w:hanging="444"/>
      </w:pPr>
      <w:rPr>
        <w:rFonts w:hint="default"/>
      </w:rPr>
    </w:lvl>
    <w:lvl w:ilvl="1">
      <w:start w:val="1"/>
      <w:numFmt w:val="decimal"/>
      <w:lvlText w:val="%1.%2"/>
      <w:lvlJc w:val="left"/>
      <w:pPr>
        <w:ind w:left="624" w:hanging="444"/>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3" w15:restartNumberingAfterBreak="0">
    <w:nsid w:val="1010748A"/>
    <w:multiLevelType w:val="hybridMultilevel"/>
    <w:tmpl w:val="2FA06DC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4" w15:restartNumberingAfterBreak="0">
    <w:nsid w:val="102339D8"/>
    <w:multiLevelType w:val="hybridMultilevel"/>
    <w:tmpl w:val="A162A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4E7EE7"/>
    <w:multiLevelType w:val="hybridMultilevel"/>
    <w:tmpl w:val="E15890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71D5F27"/>
    <w:multiLevelType w:val="multilevel"/>
    <w:tmpl w:val="6AA6FE3C"/>
    <w:lvl w:ilvl="0">
      <w:start w:val="4"/>
      <w:numFmt w:val="decimal"/>
      <w:lvlText w:val="%1"/>
      <w:lvlJc w:val="left"/>
      <w:pPr>
        <w:ind w:left="444" w:hanging="444"/>
      </w:pPr>
      <w:rPr>
        <w:rFonts w:hint="default"/>
        <w:b/>
      </w:rPr>
    </w:lvl>
    <w:lvl w:ilvl="1">
      <w:start w:val="1"/>
      <w:numFmt w:val="decimal"/>
      <w:lvlText w:val="%1.%2"/>
      <w:lvlJc w:val="left"/>
      <w:pPr>
        <w:ind w:left="804" w:hanging="444"/>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7" w15:restartNumberingAfterBreak="0">
    <w:nsid w:val="1A741A47"/>
    <w:multiLevelType w:val="hybridMultilevel"/>
    <w:tmpl w:val="A16E8B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8894DD0"/>
    <w:multiLevelType w:val="hybridMultilevel"/>
    <w:tmpl w:val="CF740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5A7B13"/>
    <w:multiLevelType w:val="hybridMultilevel"/>
    <w:tmpl w:val="A1FCB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4D091F"/>
    <w:multiLevelType w:val="hybridMultilevel"/>
    <w:tmpl w:val="FA4CF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1E2422"/>
    <w:multiLevelType w:val="multilevel"/>
    <w:tmpl w:val="73167094"/>
    <w:lvl w:ilvl="0">
      <w:start w:val="1"/>
      <w:numFmt w:val="decimal"/>
      <w:lvlText w:val="%1."/>
      <w:lvlJc w:val="left"/>
      <w:pPr>
        <w:ind w:left="720" w:hanging="360"/>
      </w:pPr>
      <w:rPr>
        <w:rFonts w:hint="default"/>
        <w:b/>
        <w:b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86D7E08"/>
    <w:multiLevelType w:val="multilevel"/>
    <w:tmpl w:val="7962387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9121C15"/>
    <w:multiLevelType w:val="hybridMultilevel"/>
    <w:tmpl w:val="AC1AD4A6"/>
    <w:lvl w:ilvl="0" w:tplc="D216389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122C0F"/>
    <w:multiLevelType w:val="multilevel"/>
    <w:tmpl w:val="F80A3D80"/>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bCs/>
      </w:rPr>
    </w:lvl>
    <w:lvl w:ilvl="2">
      <w:start w:val="1"/>
      <w:numFmt w:val="decimal"/>
      <w:lvlText w:val="%1.%2.%3."/>
      <w:lvlJc w:val="left"/>
      <w:pPr>
        <w:ind w:left="1440" w:hanging="720"/>
      </w:pPr>
      <w:rPr>
        <w:rFonts w:hint="default"/>
        <w:b/>
        <w:bCs/>
      </w:rPr>
    </w:lvl>
    <w:lvl w:ilvl="3">
      <w:start w:val="1"/>
      <w:numFmt w:val="decimal"/>
      <w:lvlText w:val="%1.%2.%3.%4."/>
      <w:lvlJc w:val="left"/>
      <w:pPr>
        <w:ind w:left="1620" w:hanging="720"/>
      </w:pPr>
      <w:rPr>
        <w:rFonts w:hint="default"/>
        <w:b/>
        <w:bCs/>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15:restartNumberingAfterBreak="0">
    <w:nsid w:val="39E71466"/>
    <w:multiLevelType w:val="hybridMultilevel"/>
    <w:tmpl w:val="A558C8AA"/>
    <w:lvl w:ilvl="0" w:tplc="41689E94">
      <w:numFmt w:val="bullet"/>
      <w:lvlText w:val=""/>
      <w:lvlJc w:val="left"/>
      <w:pPr>
        <w:ind w:left="456" w:hanging="360"/>
      </w:pPr>
      <w:rPr>
        <w:rFonts w:ascii="Symbol" w:eastAsiaTheme="minorHAnsi" w:hAnsi="Symbol" w:cstheme="minorBidi"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6" w15:restartNumberingAfterBreak="0">
    <w:nsid w:val="3ACF4E6C"/>
    <w:multiLevelType w:val="hybridMultilevel"/>
    <w:tmpl w:val="71986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3B1CC1"/>
    <w:multiLevelType w:val="multilevel"/>
    <w:tmpl w:val="F97A3E90"/>
    <w:lvl w:ilvl="0">
      <w:start w:val="3"/>
      <w:numFmt w:val="decimal"/>
      <w:lvlText w:val="%1"/>
      <w:lvlJc w:val="left"/>
      <w:pPr>
        <w:ind w:left="444" w:hanging="444"/>
      </w:pPr>
      <w:rPr>
        <w:rFonts w:hint="default"/>
      </w:rPr>
    </w:lvl>
    <w:lvl w:ilvl="1">
      <w:start w:val="1"/>
      <w:numFmt w:val="decimal"/>
      <w:lvlText w:val="%1.%2"/>
      <w:lvlJc w:val="left"/>
      <w:pPr>
        <w:ind w:left="444" w:hanging="444"/>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4CB4475"/>
    <w:multiLevelType w:val="multilevel"/>
    <w:tmpl w:val="1A5C90D8"/>
    <w:lvl w:ilvl="0">
      <w:start w:val="3"/>
      <w:numFmt w:val="decimal"/>
      <w:lvlText w:val="%1."/>
      <w:lvlJc w:val="left"/>
      <w:pPr>
        <w:ind w:left="504" w:hanging="504"/>
      </w:pPr>
      <w:rPr>
        <w:rFonts w:hint="default"/>
      </w:rPr>
    </w:lvl>
    <w:lvl w:ilvl="1">
      <w:start w:val="1"/>
      <w:numFmt w:val="decimal"/>
      <w:lvlText w:val="%1.%2."/>
      <w:lvlJc w:val="left"/>
      <w:pPr>
        <w:ind w:left="684" w:hanging="504"/>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60AA285E"/>
    <w:multiLevelType w:val="hybridMultilevel"/>
    <w:tmpl w:val="CDB096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7A56F6D"/>
    <w:multiLevelType w:val="hybridMultilevel"/>
    <w:tmpl w:val="0EF2C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641C4C"/>
    <w:multiLevelType w:val="hybridMultilevel"/>
    <w:tmpl w:val="80D4A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ED4552"/>
    <w:multiLevelType w:val="multilevel"/>
    <w:tmpl w:val="59A473CE"/>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7C4D701A"/>
    <w:multiLevelType w:val="hybridMultilevel"/>
    <w:tmpl w:val="13FCEE6E"/>
    <w:lvl w:ilvl="0" w:tplc="41689E94">
      <w:numFmt w:val="bullet"/>
      <w:lvlText w:val=""/>
      <w:lvlJc w:val="left"/>
      <w:pPr>
        <w:ind w:left="408" w:hanging="360"/>
      </w:pPr>
      <w:rPr>
        <w:rFonts w:ascii="Symbol" w:eastAsiaTheme="minorHAnsi" w:hAnsi="Symbol" w:cstheme="minorBid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24" w15:restartNumberingAfterBreak="0">
    <w:nsid w:val="7F2762A5"/>
    <w:multiLevelType w:val="hybridMultilevel"/>
    <w:tmpl w:val="29529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5665DB"/>
    <w:multiLevelType w:val="multilevel"/>
    <w:tmpl w:val="AA62E666"/>
    <w:lvl w:ilvl="0">
      <w:start w:val="3"/>
      <w:numFmt w:val="decimal"/>
      <w:lvlText w:val="%1."/>
      <w:lvlJc w:val="left"/>
      <w:pPr>
        <w:ind w:left="360" w:hanging="360"/>
      </w:pPr>
      <w:rPr>
        <w:rFonts w:hint="default"/>
        <w:b/>
      </w:rPr>
    </w:lvl>
    <w:lvl w:ilvl="1">
      <w:start w:val="2"/>
      <w:numFmt w:val="decimal"/>
      <w:lvlText w:val="%1.%2."/>
      <w:lvlJc w:val="left"/>
      <w:pPr>
        <w:ind w:left="108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4"/>
  </w:num>
  <w:num w:numId="2">
    <w:abstractNumId w:val="8"/>
  </w:num>
  <w:num w:numId="3">
    <w:abstractNumId w:val="9"/>
  </w:num>
  <w:num w:numId="4">
    <w:abstractNumId w:val="23"/>
  </w:num>
  <w:num w:numId="5">
    <w:abstractNumId w:val="15"/>
  </w:num>
  <w:num w:numId="6">
    <w:abstractNumId w:val="3"/>
  </w:num>
  <w:num w:numId="7">
    <w:abstractNumId w:val="0"/>
  </w:num>
  <w:num w:numId="8">
    <w:abstractNumId w:val="13"/>
  </w:num>
  <w:num w:numId="9">
    <w:abstractNumId w:val="7"/>
  </w:num>
  <w:num w:numId="10">
    <w:abstractNumId w:val="19"/>
  </w:num>
  <w:num w:numId="11">
    <w:abstractNumId w:val="21"/>
  </w:num>
  <w:num w:numId="12">
    <w:abstractNumId w:val="22"/>
  </w:num>
  <w:num w:numId="13">
    <w:abstractNumId w:val="2"/>
  </w:num>
  <w:num w:numId="14">
    <w:abstractNumId w:val="18"/>
  </w:num>
  <w:num w:numId="15">
    <w:abstractNumId w:val="17"/>
  </w:num>
  <w:num w:numId="16">
    <w:abstractNumId w:val="25"/>
  </w:num>
  <w:num w:numId="17">
    <w:abstractNumId w:val="12"/>
  </w:num>
  <w:num w:numId="18">
    <w:abstractNumId w:val="6"/>
  </w:num>
  <w:num w:numId="19">
    <w:abstractNumId w:val="14"/>
  </w:num>
  <w:num w:numId="20">
    <w:abstractNumId w:val="16"/>
  </w:num>
  <w:num w:numId="21">
    <w:abstractNumId w:val="24"/>
  </w:num>
  <w:num w:numId="22">
    <w:abstractNumId w:val="20"/>
  </w:num>
  <w:num w:numId="23">
    <w:abstractNumId w:val="10"/>
  </w:num>
  <w:num w:numId="24">
    <w:abstractNumId w:val="11"/>
  </w:num>
  <w:num w:numId="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1C06"/>
    <w:rsid w:val="00013666"/>
    <w:rsid w:val="000152D9"/>
    <w:rsid w:val="00026980"/>
    <w:rsid w:val="00042938"/>
    <w:rsid w:val="00042EFB"/>
    <w:rsid w:val="00062880"/>
    <w:rsid w:val="000658D6"/>
    <w:rsid w:val="00086F7C"/>
    <w:rsid w:val="00087AD4"/>
    <w:rsid w:val="000B0356"/>
    <w:rsid w:val="000B10FB"/>
    <w:rsid w:val="000B2B77"/>
    <w:rsid w:val="000D282B"/>
    <w:rsid w:val="000D6F53"/>
    <w:rsid w:val="000E24A5"/>
    <w:rsid w:val="000E5900"/>
    <w:rsid w:val="000F03A5"/>
    <w:rsid w:val="00103F3E"/>
    <w:rsid w:val="00105510"/>
    <w:rsid w:val="00106698"/>
    <w:rsid w:val="0012288A"/>
    <w:rsid w:val="001372AA"/>
    <w:rsid w:val="0014689D"/>
    <w:rsid w:val="001478E6"/>
    <w:rsid w:val="001518A2"/>
    <w:rsid w:val="001754BB"/>
    <w:rsid w:val="0018096B"/>
    <w:rsid w:val="00181009"/>
    <w:rsid w:val="00182F0B"/>
    <w:rsid w:val="001B067B"/>
    <w:rsid w:val="001B2537"/>
    <w:rsid w:val="001B4918"/>
    <w:rsid w:val="001C4CF7"/>
    <w:rsid w:val="001D0AA6"/>
    <w:rsid w:val="001D51A9"/>
    <w:rsid w:val="001E2CB9"/>
    <w:rsid w:val="001E6FF2"/>
    <w:rsid w:val="001F723E"/>
    <w:rsid w:val="00201CC9"/>
    <w:rsid w:val="00210611"/>
    <w:rsid w:val="00237759"/>
    <w:rsid w:val="002547F1"/>
    <w:rsid w:val="002750A4"/>
    <w:rsid w:val="002836EF"/>
    <w:rsid w:val="002929A8"/>
    <w:rsid w:val="002A63C1"/>
    <w:rsid w:val="002A72C6"/>
    <w:rsid w:val="002B2976"/>
    <w:rsid w:val="002E1E47"/>
    <w:rsid w:val="00345409"/>
    <w:rsid w:val="003462A3"/>
    <w:rsid w:val="00347D22"/>
    <w:rsid w:val="00353884"/>
    <w:rsid w:val="003630E8"/>
    <w:rsid w:val="00374FC3"/>
    <w:rsid w:val="0037729C"/>
    <w:rsid w:val="00391C3A"/>
    <w:rsid w:val="003C0D40"/>
    <w:rsid w:val="003C4839"/>
    <w:rsid w:val="003D67F0"/>
    <w:rsid w:val="003D7F1D"/>
    <w:rsid w:val="003F38BE"/>
    <w:rsid w:val="003F3D97"/>
    <w:rsid w:val="003F61F5"/>
    <w:rsid w:val="004127AB"/>
    <w:rsid w:val="004167DA"/>
    <w:rsid w:val="00431223"/>
    <w:rsid w:val="0044271F"/>
    <w:rsid w:val="0047298D"/>
    <w:rsid w:val="00476F79"/>
    <w:rsid w:val="004A1154"/>
    <w:rsid w:val="004A5CD4"/>
    <w:rsid w:val="004B1DCE"/>
    <w:rsid w:val="004B2486"/>
    <w:rsid w:val="004B580B"/>
    <w:rsid w:val="004D2909"/>
    <w:rsid w:val="004E2844"/>
    <w:rsid w:val="004E4831"/>
    <w:rsid w:val="004E7A72"/>
    <w:rsid w:val="00510F66"/>
    <w:rsid w:val="00512B35"/>
    <w:rsid w:val="00516D0D"/>
    <w:rsid w:val="005218FA"/>
    <w:rsid w:val="0053019C"/>
    <w:rsid w:val="00537ED0"/>
    <w:rsid w:val="00556007"/>
    <w:rsid w:val="0057426A"/>
    <w:rsid w:val="005836DD"/>
    <w:rsid w:val="00587159"/>
    <w:rsid w:val="005B1435"/>
    <w:rsid w:val="005B33A6"/>
    <w:rsid w:val="005E1E4A"/>
    <w:rsid w:val="00621C06"/>
    <w:rsid w:val="0065116B"/>
    <w:rsid w:val="006727FD"/>
    <w:rsid w:val="00672ADF"/>
    <w:rsid w:val="00694EAD"/>
    <w:rsid w:val="006B725C"/>
    <w:rsid w:val="006C0C7C"/>
    <w:rsid w:val="006E61AD"/>
    <w:rsid w:val="0070709A"/>
    <w:rsid w:val="00707F3F"/>
    <w:rsid w:val="007136FE"/>
    <w:rsid w:val="00721586"/>
    <w:rsid w:val="00733B6B"/>
    <w:rsid w:val="00743FC9"/>
    <w:rsid w:val="007756AE"/>
    <w:rsid w:val="00783480"/>
    <w:rsid w:val="007933EF"/>
    <w:rsid w:val="007B6832"/>
    <w:rsid w:val="007C1F40"/>
    <w:rsid w:val="007C351F"/>
    <w:rsid w:val="007D2D43"/>
    <w:rsid w:val="007E2560"/>
    <w:rsid w:val="007E4313"/>
    <w:rsid w:val="007F447F"/>
    <w:rsid w:val="0080521B"/>
    <w:rsid w:val="0082105C"/>
    <w:rsid w:val="008239AD"/>
    <w:rsid w:val="00824D98"/>
    <w:rsid w:val="00827B19"/>
    <w:rsid w:val="008833A7"/>
    <w:rsid w:val="0088767A"/>
    <w:rsid w:val="00887848"/>
    <w:rsid w:val="00896D76"/>
    <w:rsid w:val="008A64DC"/>
    <w:rsid w:val="008B7ADC"/>
    <w:rsid w:val="008C4ED1"/>
    <w:rsid w:val="008C5448"/>
    <w:rsid w:val="008E0B70"/>
    <w:rsid w:val="008F2D2E"/>
    <w:rsid w:val="00904111"/>
    <w:rsid w:val="00911BA5"/>
    <w:rsid w:val="00911BCF"/>
    <w:rsid w:val="00916292"/>
    <w:rsid w:val="009319D0"/>
    <w:rsid w:val="00933EE9"/>
    <w:rsid w:val="00936630"/>
    <w:rsid w:val="009545A4"/>
    <w:rsid w:val="00957857"/>
    <w:rsid w:val="009607AF"/>
    <w:rsid w:val="00964733"/>
    <w:rsid w:val="00983BEC"/>
    <w:rsid w:val="009B5EEF"/>
    <w:rsid w:val="009C17C2"/>
    <w:rsid w:val="009C57D6"/>
    <w:rsid w:val="009D3AAB"/>
    <w:rsid w:val="009D538E"/>
    <w:rsid w:val="009E3773"/>
    <w:rsid w:val="009E3DD0"/>
    <w:rsid w:val="00A104F8"/>
    <w:rsid w:val="00A43AB3"/>
    <w:rsid w:val="00A45F87"/>
    <w:rsid w:val="00A61CDB"/>
    <w:rsid w:val="00A654C1"/>
    <w:rsid w:val="00A7532A"/>
    <w:rsid w:val="00A86896"/>
    <w:rsid w:val="00A86FED"/>
    <w:rsid w:val="00AA4312"/>
    <w:rsid w:val="00AB0C82"/>
    <w:rsid w:val="00AB2AA4"/>
    <w:rsid w:val="00AB3400"/>
    <w:rsid w:val="00AC38A1"/>
    <w:rsid w:val="00AC6A03"/>
    <w:rsid w:val="00AF2AF6"/>
    <w:rsid w:val="00B066E9"/>
    <w:rsid w:val="00B13D18"/>
    <w:rsid w:val="00B47068"/>
    <w:rsid w:val="00B52CD9"/>
    <w:rsid w:val="00B65BA2"/>
    <w:rsid w:val="00B92661"/>
    <w:rsid w:val="00B95A1C"/>
    <w:rsid w:val="00BA71C3"/>
    <w:rsid w:val="00BC7B36"/>
    <w:rsid w:val="00C05893"/>
    <w:rsid w:val="00C26FFE"/>
    <w:rsid w:val="00C32604"/>
    <w:rsid w:val="00C32AEF"/>
    <w:rsid w:val="00C41EB6"/>
    <w:rsid w:val="00C552E3"/>
    <w:rsid w:val="00C76802"/>
    <w:rsid w:val="00C80621"/>
    <w:rsid w:val="00CB2604"/>
    <w:rsid w:val="00CC2202"/>
    <w:rsid w:val="00CC26B5"/>
    <w:rsid w:val="00CC26F3"/>
    <w:rsid w:val="00CC2963"/>
    <w:rsid w:val="00CF0BBD"/>
    <w:rsid w:val="00CF1304"/>
    <w:rsid w:val="00D25AAD"/>
    <w:rsid w:val="00D275E4"/>
    <w:rsid w:val="00D27A6A"/>
    <w:rsid w:val="00D27A81"/>
    <w:rsid w:val="00D40E59"/>
    <w:rsid w:val="00D41168"/>
    <w:rsid w:val="00D46BE3"/>
    <w:rsid w:val="00D475DB"/>
    <w:rsid w:val="00D67EE7"/>
    <w:rsid w:val="00D70984"/>
    <w:rsid w:val="00D755B5"/>
    <w:rsid w:val="00D76D89"/>
    <w:rsid w:val="00D8343E"/>
    <w:rsid w:val="00D92BEB"/>
    <w:rsid w:val="00DA3B95"/>
    <w:rsid w:val="00DA3D9A"/>
    <w:rsid w:val="00DB71D5"/>
    <w:rsid w:val="00DC3683"/>
    <w:rsid w:val="00DD40BD"/>
    <w:rsid w:val="00DD6F9D"/>
    <w:rsid w:val="00DE05FF"/>
    <w:rsid w:val="00DE216F"/>
    <w:rsid w:val="00DE7381"/>
    <w:rsid w:val="00DF6591"/>
    <w:rsid w:val="00DF6CEF"/>
    <w:rsid w:val="00E014CE"/>
    <w:rsid w:val="00E055AB"/>
    <w:rsid w:val="00E31BC6"/>
    <w:rsid w:val="00E334B0"/>
    <w:rsid w:val="00E40A9E"/>
    <w:rsid w:val="00E41D6C"/>
    <w:rsid w:val="00E4740C"/>
    <w:rsid w:val="00E65FFA"/>
    <w:rsid w:val="00EA36E8"/>
    <w:rsid w:val="00EA4F6E"/>
    <w:rsid w:val="00EA546A"/>
    <w:rsid w:val="00EB3BA5"/>
    <w:rsid w:val="00EB58A1"/>
    <w:rsid w:val="00EB61CF"/>
    <w:rsid w:val="00EC4743"/>
    <w:rsid w:val="00ED0D69"/>
    <w:rsid w:val="00F136E4"/>
    <w:rsid w:val="00F141B3"/>
    <w:rsid w:val="00F56A87"/>
    <w:rsid w:val="00F627AF"/>
    <w:rsid w:val="00F84BE9"/>
    <w:rsid w:val="00F87339"/>
    <w:rsid w:val="00F91186"/>
    <w:rsid w:val="00F9231F"/>
    <w:rsid w:val="00F97665"/>
    <w:rsid w:val="00F97749"/>
    <w:rsid w:val="00FA5C51"/>
    <w:rsid w:val="00FA67E9"/>
    <w:rsid w:val="00FA7B93"/>
    <w:rsid w:val="00FB1823"/>
    <w:rsid w:val="00FE0710"/>
    <w:rsid w:val="00FE09EF"/>
    <w:rsid w:val="00FE0C19"/>
    <w:rsid w:val="00FF7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25A23B"/>
  <w15:chartTrackingRefBased/>
  <w15:docId w15:val="{CC6822E7-98BC-434C-959B-D0661C5E5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6B5"/>
    <w:pPr>
      <w:ind w:left="720"/>
      <w:contextualSpacing/>
    </w:pPr>
  </w:style>
  <w:style w:type="character" w:styleId="Hyperlink">
    <w:name w:val="Hyperlink"/>
    <w:basedOn w:val="DefaultParagraphFont"/>
    <w:uiPriority w:val="99"/>
    <w:unhideWhenUsed/>
    <w:rsid w:val="003F3D97"/>
    <w:rPr>
      <w:color w:val="0563C1" w:themeColor="hyperlink"/>
      <w:u w:val="single"/>
    </w:rPr>
  </w:style>
  <w:style w:type="character" w:customStyle="1" w:styleId="UnresolvedMention1">
    <w:name w:val="Unresolved Mention1"/>
    <w:basedOn w:val="DefaultParagraphFont"/>
    <w:uiPriority w:val="99"/>
    <w:semiHidden/>
    <w:unhideWhenUsed/>
    <w:rsid w:val="003F3D97"/>
    <w:rPr>
      <w:color w:val="605E5C"/>
      <w:shd w:val="clear" w:color="auto" w:fill="E1DFDD"/>
    </w:rPr>
  </w:style>
  <w:style w:type="paragraph" w:styleId="Header">
    <w:name w:val="header"/>
    <w:basedOn w:val="Normal"/>
    <w:link w:val="HeaderChar"/>
    <w:uiPriority w:val="99"/>
    <w:unhideWhenUsed/>
    <w:rsid w:val="004427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271F"/>
  </w:style>
  <w:style w:type="paragraph" w:styleId="Footer">
    <w:name w:val="footer"/>
    <w:basedOn w:val="Normal"/>
    <w:link w:val="FooterChar"/>
    <w:uiPriority w:val="99"/>
    <w:unhideWhenUsed/>
    <w:rsid w:val="004427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271F"/>
  </w:style>
  <w:style w:type="character" w:customStyle="1" w:styleId="sc-otmzl">
    <w:name w:val="sc-otmzl"/>
    <w:basedOn w:val="DefaultParagraphFont"/>
    <w:rsid w:val="00F141B3"/>
  </w:style>
  <w:style w:type="character" w:styleId="CommentReference">
    <w:name w:val="annotation reference"/>
    <w:basedOn w:val="DefaultParagraphFont"/>
    <w:uiPriority w:val="99"/>
    <w:semiHidden/>
    <w:unhideWhenUsed/>
    <w:rsid w:val="001518A2"/>
    <w:rPr>
      <w:sz w:val="16"/>
      <w:szCs w:val="16"/>
    </w:rPr>
  </w:style>
  <w:style w:type="paragraph" w:styleId="CommentText">
    <w:name w:val="annotation text"/>
    <w:basedOn w:val="Normal"/>
    <w:link w:val="CommentTextChar"/>
    <w:uiPriority w:val="99"/>
    <w:semiHidden/>
    <w:unhideWhenUsed/>
    <w:rsid w:val="001518A2"/>
    <w:pPr>
      <w:spacing w:line="240" w:lineRule="auto"/>
    </w:pPr>
    <w:rPr>
      <w:sz w:val="20"/>
      <w:szCs w:val="20"/>
    </w:rPr>
  </w:style>
  <w:style w:type="character" w:customStyle="1" w:styleId="CommentTextChar">
    <w:name w:val="Comment Text Char"/>
    <w:basedOn w:val="DefaultParagraphFont"/>
    <w:link w:val="CommentText"/>
    <w:uiPriority w:val="99"/>
    <w:semiHidden/>
    <w:rsid w:val="001518A2"/>
    <w:rPr>
      <w:sz w:val="20"/>
      <w:szCs w:val="20"/>
    </w:rPr>
  </w:style>
  <w:style w:type="paragraph" w:styleId="CommentSubject">
    <w:name w:val="annotation subject"/>
    <w:basedOn w:val="CommentText"/>
    <w:next w:val="CommentText"/>
    <w:link w:val="CommentSubjectChar"/>
    <w:uiPriority w:val="99"/>
    <w:semiHidden/>
    <w:unhideWhenUsed/>
    <w:rsid w:val="001518A2"/>
    <w:rPr>
      <w:b/>
      <w:bCs/>
    </w:rPr>
  </w:style>
  <w:style w:type="character" w:customStyle="1" w:styleId="CommentSubjectChar">
    <w:name w:val="Comment Subject Char"/>
    <w:basedOn w:val="CommentTextChar"/>
    <w:link w:val="CommentSubject"/>
    <w:uiPriority w:val="99"/>
    <w:semiHidden/>
    <w:rsid w:val="001518A2"/>
    <w:rPr>
      <w:b/>
      <w:bCs/>
      <w:sz w:val="20"/>
      <w:szCs w:val="20"/>
    </w:rPr>
  </w:style>
  <w:style w:type="paragraph" w:styleId="BalloonText">
    <w:name w:val="Balloon Text"/>
    <w:basedOn w:val="Normal"/>
    <w:link w:val="BalloonTextChar"/>
    <w:uiPriority w:val="99"/>
    <w:semiHidden/>
    <w:unhideWhenUsed/>
    <w:rsid w:val="001518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8A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96830">
      <w:bodyDiv w:val="1"/>
      <w:marLeft w:val="0"/>
      <w:marRight w:val="0"/>
      <w:marTop w:val="0"/>
      <w:marBottom w:val="0"/>
      <w:divBdr>
        <w:top w:val="none" w:sz="0" w:space="0" w:color="auto"/>
        <w:left w:val="none" w:sz="0" w:space="0" w:color="auto"/>
        <w:bottom w:val="none" w:sz="0" w:space="0" w:color="auto"/>
        <w:right w:val="none" w:sz="0" w:space="0" w:color="auto"/>
      </w:divBdr>
    </w:div>
    <w:div w:id="103885982">
      <w:bodyDiv w:val="1"/>
      <w:marLeft w:val="0"/>
      <w:marRight w:val="0"/>
      <w:marTop w:val="0"/>
      <w:marBottom w:val="0"/>
      <w:divBdr>
        <w:top w:val="none" w:sz="0" w:space="0" w:color="auto"/>
        <w:left w:val="none" w:sz="0" w:space="0" w:color="auto"/>
        <w:bottom w:val="none" w:sz="0" w:space="0" w:color="auto"/>
        <w:right w:val="none" w:sz="0" w:space="0" w:color="auto"/>
      </w:divBdr>
    </w:div>
    <w:div w:id="158736396">
      <w:bodyDiv w:val="1"/>
      <w:marLeft w:val="0"/>
      <w:marRight w:val="0"/>
      <w:marTop w:val="0"/>
      <w:marBottom w:val="0"/>
      <w:divBdr>
        <w:top w:val="none" w:sz="0" w:space="0" w:color="auto"/>
        <w:left w:val="none" w:sz="0" w:space="0" w:color="auto"/>
        <w:bottom w:val="none" w:sz="0" w:space="0" w:color="auto"/>
        <w:right w:val="none" w:sz="0" w:space="0" w:color="auto"/>
      </w:divBdr>
    </w:div>
    <w:div w:id="202595199">
      <w:bodyDiv w:val="1"/>
      <w:marLeft w:val="0"/>
      <w:marRight w:val="0"/>
      <w:marTop w:val="0"/>
      <w:marBottom w:val="0"/>
      <w:divBdr>
        <w:top w:val="none" w:sz="0" w:space="0" w:color="auto"/>
        <w:left w:val="none" w:sz="0" w:space="0" w:color="auto"/>
        <w:bottom w:val="none" w:sz="0" w:space="0" w:color="auto"/>
        <w:right w:val="none" w:sz="0" w:space="0" w:color="auto"/>
      </w:divBdr>
    </w:div>
    <w:div w:id="219101651">
      <w:bodyDiv w:val="1"/>
      <w:marLeft w:val="0"/>
      <w:marRight w:val="0"/>
      <w:marTop w:val="0"/>
      <w:marBottom w:val="0"/>
      <w:divBdr>
        <w:top w:val="none" w:sz="0" w:space="0" w:color="auto"/>
        <w:left w:val="none" w:sz="0" w:space="0" w:color="auto"/>
        <w:bottom w:val="none" w:sz="0" w:space="0" w:color="auto"/>
        <w:right w:val="none" w:sz="0" w:space="0" w:color="auto"/>
      </w:divBdr>
    </w:div>
    <w:div w:id="220748624">
      <w:bodyDiv w:val="1"/>
      <w:marLeft w:val="0"/>
      <w:marRight w:val="0"/>
      <w:marTop w:val="0"/>
      <w:marBottom w:val="0"/>
      <w:divBdr>
        <w:top w:val="none" w:sz="0" w:space="0" w:color="auto"/>
        <w:left w:val="none" w:sz="0" w:space="0" w:color="auto"/>
        <w:bottom w:val="none" w:sz="0" w:space="0" w:color="auto"/>
        <w:right w:val="none" w:sz="0" w:space="0" w:color="auto"/>
      </w:divBdr>
    </w:div>
    <w:div w:id="370805366">
      <w:bodyDiv w:val="1"/>
      <w:marLeft w:val="0"/>
      <w:marRight w:val="0"/>
      <w:marTop w:val="0"/>
      <w:marBottom w:val="0"/>
      <w:divBdr>
        <w:top w:val="none" w:sz="0" w:space="0" w:color="auto"/>
        <w:left w:val="none" w:sz="0" w:space="0" w:color="auto"/>
        <w:bottom w:val="none" w:sz="0" w:space="0" w:color="auto"/>
        <w:right w:val="none" w:sz="0" w:space="0" w:color="auto"/>
      </w:divBdr>
    </w:div>
    <w:div w:id="443158610">
      <w:bodyDiv w:val="1"/>
      <w:marLeft w:val="0"/>
      <w:marRight w:val="0"/>
      <w:marTop w:val="0"/>
      <w:marBottom w:val="0"/>
      <w:divBdr>
        <w:top w:val="none" w:sz="0" w:space="0" w:color="auto"/>
        <w:left w:val="none" w:sz="0" w:space="0" w:color="auto"/>
        <w:bottom w:val="none" w:sz="0" w:space="0" w:color="auto"/>
        <w:right w:val="none" w:sz="0" w:space="0" w:color="auto"/>
      </w:divBdr>
      <w:divsChild>
        <w:div w:id="493952160">
          <w:marLeft w:val="0"/>
          <w:marRight w:val="0"/>
          <w:marTop w:val="0"/>
          <w:marBottom w:val="0"/>
          <w:divBdr>
            <w:top w:val="none" w:sz="0" w:space="0" w:color="auto"/>
            <w:left w:val="none" w:sz="0" w:space="0" w:color="auto"/>
            <w:bottom w:val="none" w:sz="0" w:space="0" w:color="auto"/>
            <w:right w:val="none" w:sz="0" w:space="0" w:color="auto"/>
          </w:divBdr>
        </w:div>
        <w:div w:id="1041629490">
          <w:marLeft w:val="0"/>
          <w:marRight w:val="0"/>
          <w:marTop w:val="0"/>
          <w:marBottom w:val="0"/>
          <w:divBdr>
            <w:top w:val="none" w:sz="0" w:space="0" w:color="auto"/>
            <w:left w:val="none" w:sz="0" w:space="0" w:color="auto"/>
            <w:bottom w:val="none" w:sz="0" w:space="0" w:color="auto"/>
            <w:right w:val="none" w:sz="0" w:space="0" w:color="auto"/>
          </w:divBdr>
        </w:div>
        <w:div w:id="1560819463">
          <w:marLeft w:val="0"/>
          <w:marRight w:val="0"/>
          <w:marTop w:val="0"/>
          <w:marBottom w:val="0"/>
          <w:divBdr>
            <w:top w:val="none" w:sz="0" w:space="0" w:color="auto"/>
            <w:left w:val="none" w:sz="0" w:space="0" w:color="auto"/>
            <w:bottom w:val="none" w:sz="0" w:space="0" w:color="auto"/>
            <w:right w:val="none" w:sz="0" w:space="0" w:color="auto"/>
          </w:divBdr>
        </w:div>
      </w:divsChild>
    </w:div>
    <w:div w:id="669143288">
      <w:bodyDiv w:val="1"/>
      <w:marLeft w:val="0"/>
      <w:marRight w:val="0"/>
      <w:marTop w:val="0"/>
      <w:marBottom w:val="0"/>
      <w:divBdr>
        <w:top w:val="none" w:sz="0" w:space="0" w:color="auto"/>
        <w:left w:val="none" w:sz="0" w:space="0" w:color="auto"/>
        <w:bottom w:val="none" w:sz="0" w:space="0" w:color="auto"/>
        <w:right w:val="none" w:sz="0" w:space="0" w:color="auto"/>
      </w:divBdr>
    </w:div>
    <w:div w:id="670522564">
      <w:bodyDiv w:val="1"/>
      <w:marLeft w:val="0"/>
      <w:marRight w:val="0"/>
      <w:marTop w:val="0"/>
      <w:marBottom w:val="0"/>
      <w:divBdr>
        <w:top w:val="none" w:sz="0" w:space="0" w:color="auto"/>
        <w:left w:val="none" w:sz="0" w:space="0" w:color="auto"/>
        <w:bottom w:val="none" w:sz="0" w:space="0" w:color="auto"/>
        <w:right w:val="none" w:sz="0" w:space="0" w:color="auto"/>
      </w:divBdr>
    </w:div>
    <w:div w:id="752623765">
      <w:bodyDiv w:val="1"/>
      <w:marLeft w:val="0"/>
      <w:marRight w:val="0"/>
      <w:marTop w:val="0"/>
      <w:marBottom w:val="0"/>
      <w:divBdr>
        <w:top w:val="none" w:sz="0" w:space="0" w:color="auto"/>
        <w:left w:val="none" w:sz="0" w:space="0" w:color="auto"/>
        <w:bottom w:val="none" w:sz="0" w:space="0" w:color="auto"/>
        <w:right w:val="none" w:sz="0" w:space="0" w:color="auto"/>
      </w:divBdr>
    </w:div>
    <w:div w:id="789520294">
      <w:bodyDiv w:val="1"/>
      <w:marLeft w:val="0"/>
      <w:marRight w:val="0"/>
      <w:marTop w:val="0"/>
      <w:marBottom w:val="0"/>
      <w:divBdr>
        <w:top w:val="none" w:sz="0" w:space="0" w:color="auto"/>
        <w:left w:val="none" w:sz="0" w:space="0" w:color="auto"/>
        <w:bottom w:val="none" w:sz="0" w:space="0" w:color="auto"/>
        <w:right w:val="none" w:sz="0" w:space="0" w:color="auto"/>
      </w:divBdr>
    </w:div>
    <w:div w:id="1341739816">
      <w:bodyDiv w:val="1"/>
      <w:marLeft w:val="0"/>
      <w:marRight w:val="0"/>
      <w:marTop w:val="0"/>
      <w:marBottom w:val="0"/>
      <w:divBdr>
        <w:top w:val="none" w:sz="0" w:space="0" w:color="auto"/>
        <w:left w:val="none" w:sz="0" w:space="0" w:color="auto"/>
        <w:bottom w:val="none" w:sz="0" w:space="0" w:color="auto"/>
        <w:right w:val="none" w:sz="0" w:space="0" w:color="auto"/>
      </w:divBdr>
    </w:div>
    <w:div w:id="1344163028">
      <w:bodyDiv w:val="1"/>
      <w:marLeft w:val="0"/>
      <w:marRight w:val="0"/>
      <w:marTop w:val="0"/>
      <w:marBottom w:val="0"/>
      <w:divBdr>
        <w:top w:val="none" w:sz="0" w:space="0" w:color="auto"/>
        <w:left w:val="none" w:sz="0" w:space="0" w:color="auto"/>
        <w:bottom w:val="none" w:sz="0" w:space="0" w:color="auto"/>
        <w:right w:val="none" w:sz="0" w:space="0" w:color="auto"/>
      </w:divBdr>
    </w:div>
    <w:div w:id="1366563250">
      <w:bodyDiv w:val="1"/>
      <w:marLeft w:val="0"/>
      <w:marRight w:val="0"/>
      <w:marTop w:val="0"/>
      <w:marBottom w:val="0"/>
      <w:divBdr>
        <w:top w:val="none" w:sz="0" w:space="0" w:color="auto"/>
        <w:left w:val="none" w:sz="0" w:space="0" w:color="auto"/>
        <w:bottom w:val="none" w:sz="0" w:space="0" w:color="auto"/>
        <w:right w:val="none" w:sz="0" w:space="0" w:color="auto"/>
      </w:divBdr>
    </w:div>
    <w:div w:id="1405568424">
      <w:bodyDiv w:val="1"/>
      <w:marLeft w:val="0"/>
      <w:marRight w:val="0"/>
      <w:marTop w:val="0"/>
      <w:marBottom w:val="0"/>
      <w:divBdr>
        <w:top w:val="none" w:sz="0" w:space="0" w:color="auto"/>
        <w:left w:val="none" w:sz="0" w:space="0" w:color="auto"/>
        <w:bottom w:val="none" w:sz="0" w:space="0" w:color="auto"/>
        <w:right w:val="none" w:sz="0" w:space="0" w:color="auto"/>
      </w:divBdr>
    </w:div>
    <w:div w:id="1435637277">
      <w:bodyDiv w:val="1"/>
      <w:marLeft w:val="0"/>
      <w:marRight w:val="0"/>
      <w:marTop w:val="0"/>
      <w:marBottom w:val="0"/>
      <w:divBdr>
        <w:top w:val="none" w:sz="0" w:space="0" w:color="auto"/>
        <w:left w:val="none" w:sz="0" w:space="0" w:color="auto"/>
        <w:bottom w:val="none" w:sz="0" w:space="0" w:color="auto"/>
        <w:right w:val="none" w:sz="0" w:space="0" w:color="auto"/>
      </w:divBdr>
    </w:div>
    <w:div w:id="1437099804">
      <w:bodyDiv w:val="1"/>
      <w:marLeft w:val="0"/>
      <w:marRight w:val="0"/>
      <w:marTop w:val="0"/>
      <w:marBottom w:val="0"/>
      <w:divBdr>
        <w:top w:val="none" w:sz="0" w:space="0" w:color="auto"/>
        <w:left w:val="none" w:sz="0" w:space="0" w:color="auto"/>
        <w:bottom w:val="none" w:sz="0" w:space="0" w:color="auto"/>
        <w:right w:val="none" w:sz="0" w:space="0" w:color="auto"/>
      </w:divBdr>
    </w:div>
    <w:div w:id="1448161822">
      <w:bodyDiv w:val="1"/>
      <w:marLeft w:val="0"/>
      <w:marRight w:val="0"/>
      <w:marTop w:val="0"/>
      <w:marBottom w:val="0"/>
      <w:divBdr>
        <w:top w:val="none" w:sz="0" w:space="0" w:color="auto"/>
        <w:left w:val="none" w:sz="0" w:space="0" w:color="auto"/>
        <w:bottom w:val="none" w:sz="0" w:space="0" w:color="auto"/>
        <w:right w:val="none" w:sz="0" w:space="0" w:color="auto"/>
      </w:divBdr>
    </w:div>
    <w:div w:id="1576281378">
      <w:bodyDiv w:val="1"/>
      <w:marLeft w:val="0"/>
      <w:marRight w:val="0"/>
      <w:marTop w:val="0"/>
      <w:marBottom w:val="0"/>
      <w:divBdr>
        <w:top w:val="none" w:sz="0" w:space="0" w:color="auto"/>
        <w:left w:val="none" w:sz="0" w:space="0" w:color="auto"/>
        <w:bottom w:val="none" w:sz="0" w:space="0" w:color="auto"/>
        <w:right w:val="none" w:sz="0" w:space="0" w:color="auto"/>
      </w:divBdr>
    </w:div>
    <w:div w:id="1600721077">
      <w:bodyDiv w:val="1"/>
      <w:marLeft w:val="0"/>
      <w:marRight w:val="0"/>
      <w:marTop w:val="0"/>
      <w:marBottom w:val="0"/>
      <w:divBdr>
        <w:top w:val="none" w:sz="0" w:space="0" w:color="auto"/>
        <w:left w:val="none" w:sz="0" w:space="0" w:color="auto"/>
        <w:bottom w:val="none" w:sz="0" w:space="0" w:color="auto"/>
        <w:right w:val="none" w:sz="0" w:space="0" w:color="auto"/>
      </w:divBdr>
    </w:div>
    <w:div w:id="1755859035">
      <w:bodyDiv w:val="1"/>
      <w:marLeft w:val="0"/>
      <w:marRight w:val="0"/>
      <w:marTop w:val="0"/>
      <w:marBottom w:val="0"/>
      <w:divBdr>
        <w:top w:val="none" w:sz="0" w:space="0" w:color="auto"/>
        <w:left w:val="none" w:sz="0" w:space="0" w:color="auto"/>
        <w:bottom w:val="none" w:sz="0" w:space="0" w:color="auto"/>
        <w:right w:val="none" w:sz="0" w:space="0" w:color="auto"/>
      </w:divBdr>
    </w:div>
    <w:div w:id="1858497171">
      <w:bodyDiv w:val="1"/>
      <w:marLeft w:val="0"/>
      <w:marRight w:val="0"/>
      <w:marTop w:val="0"/>
      <w:marBottom w:val="0"/>
      <w:divBdr>
        <w:top w:val="none" w:sz="0" w:space="0" w:color="auto"/>
        <w:left w:val="none" w:sz="0" w:space="0" w:color="auto"/>
        <w:bottom w:val="none" w:sz="0" w:space="0" w:color="auto"/>
        <w:right w:val="none" w:sz="0" w:space="0" w:color="auto"/>
      </w:divBdr>
    </w:div>
    <w:div w:id="1899851499">
      <w:bodyDiv w:val="1"/>
      <w:marLeft w:val="0"/>
      <w:marRight w:val="0"/>
      <w:marTop w:val="0"/>
      <w:marBottom w:val="0"/>
      <w:divBdr>
        <w:top w:val="none" w:sz="0" w:space="0" w:color="auto"/>
        <w:left w:val="none" w:sz="0" w:space="0" w:color="auto"/>
        <w:bottom w:val="none" w:sz="0" w:space="0" w:color="auto"/>
        <w:right w:val="none" w:sz="0" w:space="0" w:color="auto"/>
      </w:divBdr>
    </w:div>
    <w:div w:id="1973711528">
      <w:bodyDiv w:val="1"/>
      <w:marLeft w:val="0"/>
      <w:marRight w:val="0"/>
      <w:marTop w:val="0"/>
      <w:marBottom w:val="0"/>
      <w:divBdr>
        <w:top w:val="none" w:sz="0" w:space="0" w:color="auto"/>
        <w:left w:val="none" w:sz="0" w:space="0" w:color="auto"/>
        <w:bottom w:val="none" w:sz="0" w:space="0" w:color="auto"/>
        <w:right w:val="none" w:sz="0" w:space="0" w:color="auto"/>
      </w:divBdr>
    </w:div>
    <w:div w:id="2042898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4CC03B-5BF8-49E1-B695-761A46FC1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0250</Words>
  <Characters>58430</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zhar</dc:creator>
  <cp:keywords/>
  <dc:description/>
  <cp:lastModifiedBy>Aysha Siddiqa</cp:lastModifiedBy>
  <cp:revision>2</cp:revision>
  <cp:lastPrinted>2020-12-30T15:46:00Z</cp:lastPrinted>
  <dcterms:created xsi:type="dcterms:W3CDTF">2021-01-02T14:46:00Z</dcterms:created>
  <dcterms:modified xsi:type="dcterms:W3CDTF">2021-01-0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2d6d73-7fb3-3a7b-aa93-5c5f56caf865</vt:lpwstr>
  </property>
  <property fmtid="{D5CDD505-2E9C-101B-9397-08002B2CF9AE}" pid="24" name="Mendeley Citation Style_1">
    <vt:lpwstr>http://www.zotero.org/styles/ieee</vt:lpwstr>
  </property>
</Properties>
</file>